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53FF" w:rsidRDefault="00200225" w:rsidP="00C46F91">
      <w:pPr>
        <w:ind w:right="140"/>
        <w:rPr>
          <w:rFonts w:ascii="Times New Roman" w:eastAsia="Times New Roman" w:hAnsi="Times New Roman" w:cs="Times New Roman"/>
          <w:b/>
          <w:sz w:val="24"/>
          <w:szCs w:val="24"/>
        </w:rPr>
      </w:pPr>
      <w:r>
        <w:pict>
          <v:rect id="_x0000_i1025" style="width:0;height:1.5pt" o:hralign="center" o:hrstd="t" o:hr="t" fillcolor="#a0a0a0" stroked="f"/>
        </w:pict>
      </w:r>
    </w:p>
    <w:p w:rsidR="00513B72" w:rsidRDefault="009A41DA" w:rsidP="00513B72">
      <w:pPr>
        <w:spacing w:line="240" w:lineRule="auto"/>
        <w:ind w:left="68"/>
        <w:jc w:val="center"/>
        <w:rPr>
          <w:rFonts w:ascii="Times New Roman" w:hAnsi="Times New Roman" w:cs="Times New Roman"/>
          <w:b/>
          <w:sz w:val="24"/>
          <w:szCs w:val="24"/>
        </w:rPr>
      </w:pPr>
      <w:r>
        <w:rPr>
          <w:rFonts w:ascii="Times New Roman" w:hAnsi="Times New Roman" w:cs="Times New Roman"/>
          <w:b/>
          <w:sz w:val="24"/>
          <w:szCs w:val="24"/>
        </w:rPr>
        <w:t>EFEKTIVITAS AROMATERAPI LAVENDE</w:t>
      </w:r>
      <w:r w:rsidR="00CC1FE4">
        <w:rPr>
          <w:rFonts w:ascii="Times New Roman" w:hAnsi="Times New Roman" w:cs="Times New Roman"/>
          <w:b/>
          <w:sz w:val="24"/>
          <w:szCs w:val="24"/>
        </w:rPr>
        <w:t>R TERHADAP PENINGKATAN LAMA</w:t>
      </w:r>
      <w:r>
        <w:rPr>
          <w:rFonts w:ascii="Times New Roman" w:hAnsi="Times New Roman" w:cs="Times New Roman"/>
          <w:b/>
          <w:sz w:val="24"/>
          <w:szCs w:val="24"/>
        </w:rPr>
        <w:t xml:space="preserve"> TIDUR PADA IBU HAMIL TRIMESTER III </w:t>
      </w:r>
    </w:p>
    <w:p w:rsidR="00513B72" w:rsidRPr="00513B72" w:rsidRDefault="00513B72" w:rsidP="00513B72">
      <w:pPr>
        <w:spacing w:line="240" w:lineRule="auto"/>
        <w:ind w:left="68"/>
        <w:jc w:val="center"/>
        <w:rPr>
          <w:rFonts w:ascii="Times New Roman" w:hAnsi="Times New Roman" w:cs="Times New Roman"/>
          <w:b/>
          <w:sz w:val="24"/>
          <w:szCs w:val="24"/>
        </w:rPr>
      </w:pPr>
    </w:p>
    <w:p w:rsidR="004D702B" w:rsidRPr="00030F4E" w:rsidRDefault="009A41DA" w:rsidP="00E35C40">
      <w:pPr>
        <w:spacing w:line="240" w:lineRule="auto"/>
        <w:jc w:val="center"/>
        <w:rPr>
          <w:rFonts w:ascii="Times New Roman" w:hAnsi="Times New Roman" w:cs="Times New Roman"/>
          <w:b/>
          <w:sz w:val="18"/>
          <w:szCs w:val="18"/>
        </w:rPr>
      </w:pPr>
      <w:r>
        <w:rPr>
          <w:rFonts w:ascii="Times New Roman" w:hAnsi="Times New Roman" w:cs="Times New Roman"/>
          <w:b/>
          <w:sz w:val="18"/>
          <w:szCs w:val="18"/>
          <w:vertAlign w:val="superscript"/>
        </w:rPr>
        <w:t>1</w:t>
      </w:r>
      <w:r w:rsidR="00E35C40">
        <w:rPr>
          <w:rFonts w:ascii="Times New Roman" w:hAnsi="Times New Roman" w:cs="Times New Roman"/>
          <w:b/>
          <w:sz w:val="18"/>
          <w:szCs w:val="18"/>
        </w:rPr>
        <w:t>Ari Adiputri, NW</w:t>
      </w:r>
      <w:r>
        <w:rPr>
          <w:rFonts w:ascii="Times New Roman" w:hAnsi="Times New Roman" w:cs="Times New Roman"/>
          <w:b/>
          <w:sz w:val="18"/>
          <w:szCs w:val="18"/>
        </w:rPr>
        <w:t xml:space="preserve">, </w:t>
      </w:r>
      <w:r>
        <w:rPr>
          <w:rFonts w:ascii="Times New Roman" w:hAnsi="Times New Roman" w:cs="Times New Roman"/>
          <w:b/>
          <w:sz w:val="18"/>
          <w:szCs w:val="18"/>
          <w:vertAlign w:val="superscript"/>
        </w:rPr>
        <w:t>2</w:t>
      </w:r>
      <w:r>
        <w:rPr>
          <w:rFonts w:ascii="Times New Roman" w:hAnsi="Times New Roman" w:cs="Times New Roman"/>
          <w:b/>
          <w:sz w:val="18"/>
          <w:szCs w:val="18"/>
        </w:rPr>
        <w:t xml:space="preserve">Catur Esty Pamungkas, </w:t>
      </w:r>
      <w:r>
        <w:rPr>
          <w:rFonts w:ascii="Times New Roman" w:hAnsi="Times New Roman" w:cs="Times New Roman"/>
          <w:b/>
          <w:sz w:val="18"/>
          <w:szCs w:val="18"/>
          <w:vertAlign w:val="superscript"/>
        </w:rPr>
        <w:t>3</w:t>
      </w:r>
      <w:r>
        <w:rPr>
          <w:rFonts w:ascii="Times New Roman" w:hAnsi="Times New Roman" w:cs="Times New Roman"/>
          <w:b/>
          <w:sz w:val="18"/>
          <w:szCs w:val="18"/>
        </w:rPr>
        <w:t>Desi Rofita</w:t>
      </w:r>
      <w:r w:rsidR="00030F4E">
        <w:rPr>
          <w:rFonts w:ascii="Times New Roman" w:hAnsi="Times New Roman" w:cs="Times New Roman"/>
          <w:b/>
          <w:sz w:val="18"/>
          <w:szCs w:val="18"/>
        </w:rPr>
        <w:t xml:space="preserve">, </w:t>
      </w:r>
      <w:r w:rsidR="00030F4E">
        <w:rPr>
          <w:rFonts w:ascii="Times New Roman" w:hAnsi="Times New Roman" w:cs="Times New Roman"/>
          <w:b/>
          <w:sz w:val="18"/>
          <w:szCs w:val="18"/>
          <w:vertAlign w:val="superscript"/>
        </w:rPr>
        <w:t>4</w:t>
      </w:r>
      <w:r w:rsidR="00030F4E">
        <w:rPr>
          <w:rFonts w:ascii="Times New Roman" w:hAnsi="Times New Roman" w:cs="Times New Roman"/>
          <w:b/>
          <w:sz w:val="18"/>
          <w:szCs w:val="18"/>
        </w:rPr>
        <w:t xml:space="preserve"> Indriyani Makmun</w:t>
      </w:r>
    </w:p>
    <w:p w:rsidR="004D702B" w:rsidRPr="004D702B" w:rsidRDefault="009A41DA" w:rsidP="004D702B">
      <w:pPr>
        <w:spacing w:before="40" w:line="240" w:lineRule="auto"/>
        <w:jc w:val="center"/>
        <w:rPr>
          <w:rFonts w:ascii="Times New Roman" w:hAnsi="Times New Roman" w:cs="Times New Roman"/>
          <w:sz w:val="18"/>
          <w:szCs w:val="18"/>
        </w:rPr>
      </w:pPr>
      <w:r>
        <w:rPr>
          <w:rFonts w:ascii="Times New Roman" w:hAnsi="Times New Roman" w:cs="Times New Roman"/>
          <w:sz w:val="18"/>
          <w:szCs w:val="18"/>
          <w:vertAlign w:val="superscript"/>
        </w:rPr>
        <w:t>1.2.3</w:t>
      </w:r>
      <w:r w:rsidR="004D702B" w:rsidRPr="004D702B">
        <w:rPr>
          <w:rFonts w:ascii="Times New Roman" w:hAnsi="Times New Roman" w:cs="Times New Roman"/>
          <w:sz w:val="18"/>
          <w:szCs w:val="18"/>
        </w:rPr>
        <w:t>Program Studi</w:t>
      </w:r>
      <w:r>
        <w:rPr>
          <w:rFonts w:ascii="Times New Roman" w:hAnsi="Times New Roman" w:cs="Times New Roman"/>
          <w:sz w:val="18"/>
          <w:szCs w:val="18"/>
        </w:rPr>
        <w:t xml:space="preserve"> SI Kebidanan Fakultas Ilmu Kesehatan </w:t>
      </w:r>
      <w:bookmarkStart w:id="0" w:name="_GoBack"/>
      <w:r>
        <w:rPr>
          <w:rFonts w:ascii="Times New Roman" w:hAnsi="Times New Roman" w:cs="Times New Roman"/>
          <w:sz w:val="18"/>
          <w:szCs w:val="18"/>
        </w:rPr>
        <w:t>Universitas Muhammadiyah Mataram</w:t>
      </w:r>
      <w:bookmarkEnd w:id="0"/>
    </w:p>
    <w:p w:rsidR="004D702B" w:rsidRPr="004D702B" w:rsidRDefault="004D702B" w:rsidP="004D702B">
      <w:pPr>
        <w:spacing w:line="240" w:lineRule="auto"/>
        <w:jc w:val="center"/>
        <w:rPr>
          <w:rFonts w:ascii="Times New Roman" w:hAnsi="Times New Roman" w:cs="Times New Roman"/>
          <w:sz w:val="18"/>
          <w:szCs w:val="18"/>
        </w:rPr>
      </w:pPr>
      <w:r w:rsidRPr="004D702B">
        <w:rPr>
          <w:rFonts w:ascii="Times New Roman" w:hAnsi="Times New Roman" w:cs="Times New Roman"/>
          <w:sz w:val="18"/>
          <w:szCs w:val="18"/>
        </w:rPr>
        <w:t xml:space="preserve">Jl. </w:t>
      </w:r>
      <w:r w:rsidR="009A41DA">
        <w:rPr>
          <w:rFonts w:ascii="Times New Roman" w:hAnsi="Times New Roman" w:cs="Times New Roman"/>
          <w:sz w:val="18"/>
          <w:szCs w:val="18"/>
        </w:rPr>
        <w:t>KH. Ahmad Dahlan No.1 Pagesangan</w:t>
      </w:r>
      <w:r w:rsidRPr="004D702B">
        <w:rPr>
          <w:rFonts w:ascii="Times New Roman" w:hAnsi="Times New Roman" w:cs="Times New Roman"/>
          <w:sz w:val="18"/>
          <w:szCs w:val="18"/>
        </w:rPr>
        <w:tab/>
      </w:r>
    </w:p>
    <w:p w:rsidR="004D702B" w:rsidRDefault="004D702B" w:rsidP="004D702B">
      <w:pPr>
        <w:spacing w:after="40" w:line="240" w:lineRule="auto"/>
        <w:jc w:val="center"/>
        <w:rPr>
          <w:rFonts w:ascii="Times New Roman" w:hAnsi="Times New Roman" w:cs="Times New Roman"/>
          <w:sz w:val="18"/>
          <w:szCs w:val="18"/>
        </w:rPr>
      </w:pPr>
      <w:r w:rsidRPr="004D702B">
        <w:rPr>
          <w:rFonts w:ascii="Times New Roman" w:hAnsi="Times New Roman" w:cs="Times New Roman"/>
          <w:sz w:val="18"/>
          <w:szCs w:val="18"/>
        </w:rPr>
        <w:t>E-mail :</w:t>
      </w:r>
      <w:r w:rsidRPr="004D702B">
        <w:rPr>
          <w:rFonts w:ascii="Times New Roman" w:hAnsi="Times New Roman" w:cs="Times New Roman"/>
          <w:sz w:val="18"/>
          <w:szCs w:val="18"/>
          <w:vertAlign w:val="superscript"/>
        </w:rPr>
        <w:t xml:space="preserve">1) </w:t>
      </w:r>
      <w:hyperlink r:id="rId9" w:history="1">
        <w:r w:rsidR="008B2097" w:rsidRPr="005737BD">
          <w:rPr>
            <w:rStyle w:val="Hyperlink"/>
            <w:rFonts w:ascii="Times New Roman" w:hAnsi="Times New Roman" w:cs="Times New Roman"/>
            <w:sz w:val="18"/>
            <w:szCs w:val="18"/>
          </w:rPr>
          <w:t>ari_adiputri@gmail.com</w:t>
        </w:r>
      </w:hyperlink>
      <w:r w:rsidR="008B2097">
        <w:rPr>
          <w:rFonts w:ascii="Times New Roman" w:hAnsi="Times New Roman" w:cs="Times New Roman"/>
          <w:sz w:val="18"/>
          <w:szCs w:val="18"/>
        </w:rPr>
        <w:t xml:space="preserve"> </w:t>
      </w:r>
    </w:p>
    <w:p w:rsidR="008B2097" w:rsidRPr="004D702B" w:rsidRDefault="002F514A" w:rsidP="004D702B">
      <w:pPr>
        <w:spacing w:after="40" w:line="240" w:lineRule="auto"/>
        <w:jc w:val="center"/>
        <w:rPr>
          <w:rFonts w:ascii="Times New Roman" w:hAnsi="Times New Roman" w:cs="Times New Roman"/>
          <w:sz w:val="18"/>
          <w:szCs w:val="18"/>
        </w:rPr>
      </w:pPr>
      <w:r>
        <w:rPr>
          <w:rFonts w:ascii="Times New Roman" w:hAnsi="Times New Roman" w:cs="Times New Roman"/>
          <w:sz w:val="18"/>
          <w:szCs w:val="18"/>
          <w:vertAlign w:val="superscript"/>
        </w:rPr>
        <w:t xml:space="preserve">           2)</w:t>
      </w:r>
      <w:hyperlink r:id="rId10" w:history="1">
        <w:r w:rsidRPr="005737BD">
          <w:rPr>
            <w:rStyle w:val="Hyperlink"/>
            <w:rFonts w:ascii="Times New Roman" w:hAnsi="Times New Roman" w:cs="Times New Roman"/>
            <w:sz w:val="18"/>
            <w:szCs w:val="18"/>
          </w:rPr>
          <w:t>catur.esty@gmail.com</w:t>
        </w:r>
      </w:hyperlink>
      <w:r>
        <w:rPr>
          <w:rFonts w:ascii="Times New Roman" w:hAnsi="Times New Roman" w:cs="Times New Roman"/>
          <w:sz w:val="18"/>
          <w:szCs w:val="18"/>
        </w:rPr>
        <w:t xml:space="preserve"> </w:t>
      </w:r>
    </w:p>
    <w:p w:rsidR="00981646" w:rsidRPr="004D702B" w:rsidRDefault="00200225" w:rsidP="004D702B">
      <w:pPr>
        <w:spacing w:after="40" w:line="240" w:lineRule="auto"/>
        <w:jc w:val="center"/>
        <w:rPr>
          <w:rFonts w:ascii="Times New Roman" w:hAnsi="Times New Roman" w:cs="Times New Roman"/>
          <w:b/>
          <w:sz w:val="18"/>
          <w:szCs w:val="18"/>
        </w:rPr>
      </w:pPr>
      <w:r>
        <w:pict>
          <v:rect id="_x0000_i1026" style="width:0;height:1.5pt" o:hralign="center" o:hrstd="t" o:hr="t" fillcolor="#a0a0a0" stroked="f"/>
        </w:pict>
      </w:r>
    </w:p>
    <w:p w:rsidR="00CD53FF" w:rsidRDefault="00CD53FF" w:rsidP="004D702B">
      <w:pPr>
        <w:ind w:left="140" w:right="140"/>
        <w:jc w:val="center"/>
        <w:rPr>
          <w:rFonts w:ascii="Times New Roman" w:eastAsia="Times New Roman" w:hAnsi="Times New Roman" w:cs="Times New Roman"/>
          <w:sz w:val="21"/>
          <w:szCs w:val="21"/>
          <w:highlight w:val="white"/>
        </w:rPr>
      </w:pP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7229"/>
      </w:tblGrid>
      <w:tr w:rsidR="00D51B75" w:rsidTr="00981646">
        <w:tc>
          <w:tcPr>
            <w:tcW w:w="2518" w:type="dxa"/>
          </w:tcPr>
          <w:p w:rsidR="00D51B75" w:rsidRPr="00795A09" w:rsidRDefault="00D51B75" w:rsidP="00BC2DED">
            <w:pPr>
              <w:rPr>
                <w:rFonts w:ascii="Times New Roman" w:hAnsi="Times New Roman" w:cs="Times New Roman"/>
                <w:sz w:val="18"/>
                <w:szCs w:val="18"/>
              </w:rPr>
            </w:pPr>
          </w:p>
          <w:p w:rsidR="00D51B75" w:rsidRPr="00795A09" w:rsidRDefault="00D51B75" w:rsidP="00BC2DED">
            <w:pPr>
              <w:rPr>
                <w:rFonts w:ascii="Times New Roman" w:hAnsi="Times New Roman" w:cs="Times New Roman"/>
                <w:b/>
                <w:sz w:val="18"/>
                <w:szCs w:val="18"/>
              </w:rPr>
            </w:pPr>
            <w:r w:rsidRPr="00795A09">
              <w:rPr>
                <w:rFonts w:ascii="Times New Roman" w:hAnsi="Times New Roman" w:cs="Times New Roman"/>
                <w:b/>
                <w:sz w:val="18"/>
                <w:szCs w:val="18"/>
              </w:rPr>
              <w:t>Kata Kunci:</w:t>
            </w:r>
          </w:p>
          <w:p w:rsidR="00D51B75" w:rsidRPr="00795A09" w:rsidRDefault="009A41DA" w:rsidP="00BC2DED">
            <w:pPr>
              <w:rPr>
                <w:rFonts w:ascii="Times New Roman" w:hAnsi="Times New Roman" w:cs="Times New Roman"/>
                <w:sz w:val="18"/>
                <w:szCs w:val="18"/>
              </w:rPr>
            </w:pPr>
            <w:r>
              <w:rPr>
                <w:rFonts w:ascii="Times New Roman" w:hAnsi="Times New Roman" w:cs="Times New Roman"/>
                <w:sz w:val="18"/>
                <w:szCs w:val="18"/>
              </w:rPr>
              <w:t>Aromaterapi Lavender, Kuantitas Tidur, Ibu Hamil Trimester III</w:t>
            </w:r>
          </w:p>
        </w:tc>
        <w:tc>
          <w:tcPr>
            <w:tcW w:w="7229" w:type="dxa"/>
          </w:tcPr>
          <w:p w:rsidR="00303B82" w:rsidRDefault="00303B82" w:rsidP="001D7D9A">
            <w:pPr>
              <w:jc w:val="both"/>
              <w:rPr>
                <w:rFonts w:ascii="Times New Roman" w:hAnsi="Times New Roman" w:cs="Times New Roman"/>
                <w:b/>
                <w:bCs/>
                <w:sz w:val="20"/>
                <w:szCs w:val="20"/>
              </w:rPr>
            </w:pPr>
            <w:r w:rsidRPr="00303B82">
              <w:rPr>
                <w:rFonts w:ascii="Times New Roman" w:hAnsi="Times New Roman" w:cs="Times New Roman"/>
                <w:b/>
                <w:bCs/>
                <w:sz w:val="20"/>
                <w:szCs w:val="20"/>
              </w:rPr>
              <w:t>ABSTRAK</w:t>
            </w:r>
          </w:p>
          <w:p w:rsidR="00795A09" w:rsidRPr="005F2C5E" w:rsidRDefault="009A41DA" w:rsidP="005F2C5E">
            <w:pPr>
              <w:jc w:val="both"/>
              <w:rPr>
                <w:rFonts w:ascii="Times New Roman" w:hAnsi="Times New Roman" w:cs="Times New Roman"/>
                <w:sz w:val="20"/>
                <w:szCs w:val="20"/>
              </w:rPr>
            </w:pPr>
            <w:r w:rsidRPr="005F2C5E">
              <w:rPr>
                <w:rFonts w:ascii="Times New Roman" w:hAnsi="Times New Roman" w:cs="Times New Roman"/>
                <w:sz w:val="20"/>
                <w:szCs w:val="20"/>
              </w:rPr>
              <w:t xml:space="preserve">Permasalahan tidur pada ibu hamil terutama di trimester III akan menyebabkan komplikasi yang dapat membahayakan ibu dan janinnya. </w:t>
            </w:r>
            <w:r w:rsidR="005F2C5E" w:rsidRPr="005F2C5E">
              <w:rPr>
                <w:rFonts w:ascii="Times New Roman" w:hAnsi="Times New Roman" w:cs="Times New Roman"/>
                <w:sz w:val="20"/>
                <w:szCs w:val="20"/>
              </w:rPr>
              <w:t>Pemberian aromaterapi merupakan pengobatan alternative yang aman bagi ibu hamil terutama aromaterapi lavender. Aromaterapi lavender memberikan efek ketenangan dan relaksasi pada saraf dan otot-otot yang tegang dan hal ini akan membantu ibu hamil untuk meningkatkan kualitas dan kuantitas tidurnya.</w:t>
            </w:r>
            <w:r w:rsidR="005F2C5E">
              <w:rPr>
                <w:rFonts w:ascii="Times New Roman" w:hAnsi="Times New Roman" w:cs="Times New Roman"/>
                <w:sz w:val="20"/>
                <w:szCs w:val="20"/>
              </w:rPr>
              <w:t xml:space="preserve"> </w:t>
            </w:r>
            <w:r w:rsidR="005F2C5E" w:rsidRPr="005F2C5E">
              <w:rPr>
                <w:rFonts w:ascii="Times New Roman" w:hAnsi="Times New Roman"/>
                <w:sz w:val="20"/>
                <w:szCs w:val="20"/>
              </w:rPr>
              <w:t xml:space="preserve">Penelitian ini menggunakan rancangan </w:t>
            </w:r>
            <w:r w:rsidR="005F2C5E" w:rsidRPr="005F2C5E">
              <w:rPr>
                <w:rFonts w:ascii="Times New Roman" w:hAnsi="Times New Roman"/>
                <w:i/>
                <w:sz w:val="20"/>
                <w:szCs w:val="20"/>
              </w:rPr>
              <w:t xml:space="preserve">quasi experimental </w:t>
            </w:r>
            <w:r w:rsidR="005F2C5E" w:rsidRPr="005F2C5E">
              <w:rPr>
                <w:rFonts w:ascii="Times New Roman" w:hAnsi="Times New Roman"/>
                <w:sz w:val="20"/>
                <w:szCs w:val="20"/>
              </w:rPr>
              <w:t xml:space="preserve">dengan metode </w:t>
            </w:r>
            <w:r w:rsidR="005F2C5E" w:rsidRPr="005F2C5E">
              <w:rPr>
                <w:rFonts w:ascii="Times New Roman" w:hAnsi="Times New Roman"/>
                <w:i/>
                <w:sz w:val="20"/>
                <w:szCs w:val="20"/>
              </w:rPr>
              <w:t>p</w:t>
            </w:r>
            <w:r w:rsidR="005F2C5E" w:rsidRPr="005F2C5E">
              <w:rPr>
                <w:rFonts w:ascii="Times New Roman" w:hAnsi="Times New Roman"/>
                <w:i/>
                <w:spacing w:val="-7"/>
                <w:sz w:val="20"/>
                <w:szCs w:val="20"/>
              </w:rPr>
              <w:t>r</w:t>
            </w:r>
            <w:r w:rsidR="005F2C5E" w:rsidRPr="005F2C5E">
              <w:rPr>
                <w:rFonts w:ascii="Times New Roman" w:hAnsi="Times New Roman"/>
                <w:i/>
                <w:sz w:val="20"/>
                <w:szCs w:val="20"/>
              </w:rPr>
              <w:t>etest posttest one g</w:t>
            </w:r>
            <w:r w:rsidR="005F2C5E" w:rsidRPr="005F2C5E">
              <w:rPr>
                <w:rFonts w:ascii="Times New Roman" w:hAnsi="Times New Roman"/>
                <w:i/>
                <w:spacing w:val="-7"/>
                <w:sz w:val="20"/>
                <w:szCs w:val="20"/>
              </w:rPr>
              <w:t>r</w:t>
            </w:r>
            <w:r w:rsidR="005F2C5E" w:rsidRPr="005F2C5E">
              <w:rPr>
                <w:rFonts w:ascii="Times New Roman" w:hAnsi="Times New Roman"/>
                <w:i/>
                <w:sz w:val="20"/>
                <w:szCs w:val="20"/>
              </w:rPr>
              <w:t xml:space="preserve">oup design. </w:t>
            </w:r>
            <w:r w:rsidR="005F2C5E" w:rsidRPr="005F2C5E">
              <w:rPr>
                <w:rFonts w:ascii="Times New Roman" w:hAnsi="Times New Roman"/>
                <w:sz w:val="20"/>
                <w:szCs w:val="20"/>
              </w:rPr>
              <w:t xml:space="preserve">Pengambilan sampel menggunakan teknik </w:t>
            </w:r>
            <w:r w:rsidR="005F2C5E" w:rsidRPr="005F2C5E">
              <w:rPr>
                <w:rFonts w:ascii="Times New Roman" w:hAnsi="Times New Roman"/>
                <w:i/>
                <w:sz w:val="20"/>
                <w:szCs w:val="20"/>
              </w:rPr>
              <w:t>non p</w:t>
            </w:r>
            <w:r w:rsidR="005F2C5E" w:rsidRPr="005F2C5E">
              <w:rPr>
                <w:rFonts w:ascii="Times New Roman" w:hAnsi="Times New Roman"/>
                <w:i/>
                <w:spacing w:val="-7"/>
                <w:sz w:val="20"/>
                <w:szCs w:val="20"/>
              </w:rPr>
              <w:t>r</w:t>
            </w:r>
            <w:r w:rsidR="005F2C5E" w:rsidRPr="005F2C5E">
              <w:rPr>
                <w:rFonts w:ascii="Times New Roman" w:hAnsi="Times New Roman"/>
                <w:i/>
                <w:sz w:val="20"/>
                <w:szCs w:val="20"/>
              </w:rPr>
              <w:t xml:space="preserve">obability sampling </w:t>
            </w:r>
            <w:r w:rsidR="005F2C5E" w:rsidRPr="005F2C5E">
              <w:rPr>
                <w:rFonts w:ascii="Times New Roman" w:hAnsi="Times New Roman"/>
                <w:sz w:val="20"/>
                <w:szCs w:val="20"/>
              </w:rPr>
              <w:t xml:space="preserve">secara </w:t>
            </w:r>
            <w:r w:rsidR="005F2C5E" w:rsidRPr="005F2C5E">
              <w:rPr>
                <w:rFonts w:ascii="Times New Roman" w:hAnsi="Times New Roman"/>
                <w:i/>
                <w:sz w:val="20"/>
                <w:szCs w:val="20"/>
              </w:rPr>
              <w:t xml:space="preserve">consecutive sampling </w:t>
            </w:r>
            <w:r w:rsidR="005F2C5E" w:rsidRPr="005F2C5E">
              <w:rPr>
                <w:rFonts w:ascii="Times New Roman" w:hAnsi="Times New Roman"/>
                <w:sz w:val="20"/>
                <w:szCs w:val="20"/>
              </w:rPr>
              <w:t xml:space="preserve">dengan jumlah sampel 30 ibu primi gravid trimester III. Penelitian dilaksanakan di </w:t>
            </w:r>
            <w:r w:rsidR="005F2C5E" w:rsidRPr="005F2C5E">
              <w:rPr>
                <w:rFonts w:ascii="Times New Roman" w:hAnsi="Times New Roman"/>
                <w:spacing w:val="-8"/>
                <w:sz w:val="20"/>
                <w:szCs w:val="20"/>
              </w:rPr>
              <w:t>W</w:t>
            </w:r>
            <w:r w:rsidR="005F2C5E" w:rsidRPr="005F2C5E">
              <w:rPr>
                <w:rFonts w:ascii="Times New Roman" w:hAnsi="Times New Roman"/>
                <w:sz w:val="20"/>
                <w:szCs w:val="20"/>
              </w:rPr>
              <w:t xml:space="preserve">ilayah Kota Mataram pada bulan Maret sampai Mei 2022. Pengukuran kuantitas tidur ibu hamil menggunakan Kuesionare </w:t>
            </w:r>
            <w:r w:rsidR="005F2C5E" w:rsidRPr="005F2C5E">
              <w:rPr>
                <w:rFonts w:ascii="Times New Roman" w:hAnsi="Times New Roman"/>
                <w:i/>
                <w:sz w:val="20"/>
                <w:szCs w:val="20"/>
              </w:rPr>
              <w:t>Sleep Diary</w:t>
            </w:r>
            <w:r w:rsidR="005F2C5E" w:rsidRPr="005F2C5E">
              <w:rPr>
                <w:rFonts w:ascii="Times New Roman" w:hAnsi="Times New Roman"/>
                <w:sz w:val="20"/>
                <w:szCs w:val="20"/>
              </w:rPr>
              <w:t>, dan teknik analisis statistik  menggunakan</w:t>
            </w:r>
            <w:r w:rsidR="005F2C5E" w:rsidRPr="005F2C5E">
              <w:rPr>
                <w:rFonts w:ascii="Times New Roman" w:hAnsi="Times New Roman"/>
                <w:i/>
                <w:sz w:val="20"/>
                <w:szCs w:val="20"/>
              </w:rPr>
              <w:t xml:space="preserve"> Uji Wilcoxon </w:t>
            </w:r>
            <w:r w:rsidR="005F2C5E" w:rsidRPr="005F2C5E">
              <w:rPr>
                <w:rFonts w:ascii="Times New Roman" w:hAnsi="Times New Roman"/>
                <w:sz w:val="20"/>
                <w:szCs w:val="20"/>
              </w:rPr>
              <w:t>karena sebaran data tidak berdistribusi normal. Tujuan penelitian ini untuk mengetahui perbedaan efektivitas aromaterapi lavender terhadap peningkatan kuantitas tidur pada ibu hamil trimester III. Hasil yang di dapat bahwa pemberian aromaterapi lavender efektif meningkatkan kuantitas tidur ibu hamil trimester III dari rata-rata 6 jam menjadi rata-rata 8 jam.</w:t>
            </w:r>
            <w:r w:rsidR="005F2C5E" w:rsidRPr="005F2C5E">
              <w:rPr>
                <w:rFonts w:ascii="Times New Roman" w:hAnsi="Times New Roman" w:cs="Times New Roman"/>
                <w:sz w:val="20"/>
                <w:szCs w:val="20"/>
              </w:rPr>
              <w:t xml:space="preserve"> </w:t>
            </w:r>
          </w:p>
          <w:p w:rsidR="00D51B75" w:rsidRPr="001D7D9A" w:rsidRDefault="00D51B75" w:rsidP="001D7D9A">
            <w:pPr>
              <w:jc w:val="both"/>
              <w:rPr>
                <w:rFonts w:ascii="Times New Roman" w:hAnsi="Times New Roman" w:cs="Times New Roman"/>
                <w:b/>
                <w:sz w:val="20"/>
                <w:szCs w:val="20"/>
              </w:rPr>
            </w:pPr>
          </w:p>
        </w:tc>
      </w:tr>
      <w:tr w:rsidR="00795A09" w:rsidTr="004835A7">
        <w:tc>
          <w:tcPr>
            <w:tcW w:w="2518" w:type="dxa"/>
            <w:shd w:val="clear" w:color="auto" w:fill="FFFFFF" w:themeFill="background1"/>
          </w:tcPr>
          <w:p w:rsidR="00795A09" w:rsidRPr="00D25426" w:rsidRDefault="00795A09" w:rsidP="00BC2DED">
            <w:pPr>
              <w:rPr>
                <w:rFonts w:ascii="Times New Roman" w:hAnsi="Times New Roman" w:cs="Times New Roman"/>
                <w:b/>
                <w:i/>
                <w:iCs/>
                <w:sz w:val="18"/>
                <w:szCs w:val="18"/>
              </w:rPr>
            </w:pPr>
            <w:r w:rsidRPr="00D25426">
              <w:rPr>
                <w:rFonts w:ascii="Times New Roman" w:hAnsi="Times New Roman" w:cs="Times New Roman"/>
                <w:b/>
                <w:i/>
                <w:iCs/>
                <w:sz w:val="18"/>
                <w:szCs w:val="18"/>
              </w:rPr>
              <w:t xml:space="preserve">Keywords: </w:t>
            </w:r>
          </w:p>
          <w:p w:rsidR="005F2C5E" w:rsidRPr="005F2C5E" w:rsidRDefault="005F2C5E" w:rsidP="005F2C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02124"/>
                <w:sz w:val="20"/>
                <w:szCs w:val="20"/>
              </w:rPr>
            </w:pPr>
            <w:r w:rsidRPr="005F2C5E">
              <w:rPr>
                <w:rFonts w:ascii="Times New Roman" w:eastAsia="Times New Roman" w:hAnsi="Times New Roman" w:cs="Times New Roman"/>
                <w:color w:val="202124"/>
                <w:sz w:val="20"/>
                <w:szCs w:val="20"/>
              </w:rPr>
              <w:t>Lavender Aromatherapy, Sleep Quantity, Third Trimester Pregnant Women</w:t>
            </w:r>
          </w:p>
          <w:p w:rsidR="005B7FE3" w:rsidRPr="00D25426" w:rsidRDefault="005B7FE3" w:rsidP="005F2C5E">
            <w:pPr>
              <w:rPr>
                <w:rFonts w:ascii="Times New Roman" w:hAnsi="Times New Roman" w:cs="Times New Roman"/>
                <w:b/>
                <w:i/>
                <w:iCs/>
                <w:sz w:val="18"/>
                <w:szCs w:val="18"/>
              </w:rPr>
            </w:pPr>
          </w:p>
          <w:p w:rsidR="00795A09" w:rsidRPr="00D25426" w:rsidRDefault="00795A09" w:rsidP="00030513">
            <w:pPr>
              <w:shd w:val="clear" w:color="auto" w:fill="FFFFFF" w:themeFill="background1"/>
              <w:rPr>
                <w:rFonts w:ascii="Times New Roman" w:hAnsi="Times New Roman" w:cs="Times New Roman"/>
                <w:sz w:val="18"/>
                <w:szCs w:val="18"/>
              </w:rPr>
            </w:pPr>
          </w:p>
        </w:tc>
        <w:tc>
          <w:tcPr>
            <w:tcW w:w="7229" w:type="dxa"/>
            <w:vMerge w:val="restart"/>
            <w:shd w:val="clear" w:color="auto" w:fill="FFFFFF" w:themeFill="background1"/>
          </w:tcPr>
          <w:p w:rsidR="00303B82" w:rsidRPr="00D25426" w:rsidRDefault="00303B82" w:rsidP="005B7FE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iCs/>
                <w:color w:val="202124"/>
                <w:sz w:val="20"/>
                <w:szCs w:val="20"/>
                <w:lang w:eastAsia="en-ID"/>
              </w:rPr>
            </w:pPr>
            <w:r w:rsidRPr="00D25426">
              <w:rPr>
                <w:rFonts w:ascii="Times New Roman" w:eastAsia="Times New Roman" w:hAnsi="Times New Roman" w:cs="Times New Roman"/>
                <w:i/>
                <w:iCs/>
                <w:color w:val="202124"/>
                <w:sz w:val="20"/>
                <w:szCs w:val="20"/>
                <w:lang w:eastAsia="en-ID"/>
              </w:rPr>
              <w:t>ABSTRACT</w:t>
            </w:r>
          </w:p>
          <w:p w:rsidR="00795A09" w:rsidRDefault="00795A09" w:rsidP="005F2C5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iCs/>
                <w:color w:val="202124"/>
                <w:sz w:val="20"/>
                <w:szCs w:val="20"/>
                <w:lang w:eastAsia="en-ID"/>
              </w:rPr>
            </w:pPr>
          </w:p>
          <w:p w:rsidR="005F2C5E" w:rsidRPr="005F2C5E" w:rsidRDefault="005F2C5E" w:rsidP="005F2C5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color w:val="202124"/>
                <w:sz w:val="20"/>
                <w:szCs w:val="20"/>
              </w:rPr>
            </w:pPr>
            <w:r w:rsidRPr="005F2C5E">
              <w:rPr>
                <w:rFonts w:ascii="Times New Roman" w:eastAsia="Times New Roman" w:hAnsi="Times New Roman" w:cs="Times New Roman"/>
                <w:i/>
                <w:color w:val="202124"/>
                <w:sz w:val="20"/>
                <w:szCs w:val="20"/>
              </w:rPr>
              <w:t>Sleep problems in pregnant women, especially in the third trimester will cause complications that can harm the mother and fetus. Giving aromatherapy is a safe alternative treatment for pregnant women, especially lavender aromatherapy. Lavender aromatherapy provides a calming and relaxing effect on tense nerves and muscles and this will help pregnant women to improve the quality and quantity of sleep. This study used a quasi-experimental design with a pretest posttest one group design method. Sampling used a non-probability sampling technique with consecutive sampling with a sample size of 30 third trimester primigravid mothers. The study was conducted in the City of Mataram from March to May 2022. The measurement of the quantity of sleep of pregnant women using the Sleep Diary Questionnaire, and statistical analysis techniques using the Wilcoxon test because the data distribution is not normally distributed. The purpose of this study was to determine the difference in the effectiveness of lavender aromatherapy on increasing sleep quantity in third trimester pregnant women. The results obtained that lavender aromatherapy was effective in increasing the quantity of sleep in third trimester pregnant women from an average of 6 hours to an average of 8 hours.</w:t>
            </w:r>
          </w:p>
          <w:p w:rsidR="005F2C5E" w:rsidRPr="005B7FE3" w:rsidRDefault="005F2C5E" w:rsidP="005F2C5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b/>
                <w:i/>
                <w:iCs/>
                <w:sz w:val="20"/>
                <w:szCs w:val="20"/>
              </w:rPr>
            </w:pPr>
          </w:p>
        </w:tc>
      </w:tr>
      <w:tr w:rsidR="00795A09" w:rsidTr="004835A7">
        <w:tc>
          <w:tcPr>
            <w:tcW w:w="2518" w:type="dxa"/>
          </w:tcPr>
          <w:p w:rsidR="00795A09" w:rsidRPr="00795A09" w:rsidRDefault="00795A09" w:rsidP="00BC2DED">
            <w:pPr>
              <w:rPr>
                <w:rFonts w:ascii="Times New Roman" w:hAnsi="Times New Roman" w:cs="Times New Roman"/>
                <w:sz w:val="18"/>
                <w:szCs w:val="18"/>
              </w:rPr>
            </w:pPr>
          </w:p>
          <w:p w:rsidR="002349BF" w:rsidRPr="00834E0C" w:rsidRDefault="002349BF" w:rsidP="002349BF">
            <w:pPr>
              <w:rPr>
                <w:rFonts w:ascii="Times New Roman" w:hAnsi="Times New Roman" w:cs="Times New Roman"/>
                <w:b/>
                <w:sz w:val="18"/>
                <w:szCs w:val="18"/>
              </w:rPr>
            </w:pPr>
            <w:r w:rsidRPr="00834E0C">
              <w:rPr>
                <w:rFonts w:ascii="Times New Roman" w:hAnsi="Times New Roman" w:cs="Times New Roman"/>
                <w:b/>
                <w:sz w:val="18"/>
                <w:szCs w:val="18"/>
              </w:rPr>
              <w:t>Info Artikel</w:t>
            </w:r>
          </w:p>
          <w:p w:rsidR="002349BF" w:rsidRPr="00834E0C" w:rsidRDefault="002349BF" w:rsidP="002349BF">
            <w:pPr>
              <w:rPr>
                <w:rFonts w:ascii="Times New Roman" w:hAnsi="Times New Roman" w:cs="Times New Roman"/>
                <w:sz w:val="18"/>
                <w:szCs w:val="18"/>
              </w:rPr>
            </w:pPr>
            <w:r w:rsidRPr="00834E0C">
              <w:rPr>
                <w:rFonts w:ascii="Times New Roman" w:hAnsi="Times New Roman" w:cs="Times New Roman"/>
                <w:sz w:val="18"/>
                <w:szCs w:val="18"/>
              </w:rPr>
              <w:t>Tanggal dikirim:</w:t>
            </w:r>
            <w:r>
              <w:rPr>
                <w:rFonts w:ascii="Times New Roman" w:hAnsi="Times New Roman" w:cs="Times New Roman"/>
                <w:sz w:val="18"/>
                <w:szCs w:val="18"/>
              </w:rPr>
              <w:t xml:space="preserve"> 26-10-2022</w:t>
            </w:r>
          </w:p>
          <w:p w:rsidR="002349BF" w:rsidRPr="00834E0C" w:rsidRDefault="002349BF" w:rsidP="002349BF">
            <w:pPr>
              <w:rPr>
                <w:rFonts w:ascii="Times New Roman" w:hAnsi="Times New Roman" w:cs="Times New Roman"/>
                <w:sz w:val="18"/>
                <w:szCs w:val="18"/>
              </w:rPr>
            </w:pPr>
            <w:r w:rsidRPr="00834E0C">
              <w:rPr>
                <w:rFonts w:ascii="Times New Roman" w:hAnsi="Times New Roman" w:cs="Times New Roman"/>
                <w:sz w:val="18"/>
                <w:szCs w:val="18"/>
              </w:rPr>
              <w:t>Tanggal direvisi:</w:t>
            </w:r>
            <w:r>
              <w:rPr>
                <w:rFonts w:ascii="Times New Roman" w:hAnsi="Times New Roman" w:cs="Times New Roman"/>
                <w:sz w:val="18"/>
                <w:szCs w:val="18"/>
              </w:rPr>
              <w:t xml:space="preserve"> 04</w:t>
            </w:r>
            <w:r>
              <w:rPr>
                <w:rFonts w:ascii="Times New Roman" w:hAnsi="Times New Roman" w:cs="Times New Roman"/>
                <w:sz w:val="18"/>
                <w:szCs w:val="18"/>
              </w:rPr>
              <w:t>-1</w:t>
            </w:r>
            <w:r>
              <w:rPr>
                <w:rFonts w:ascii="Times New Roman" w:hAnsi="Times New Roman" w:cs="Times New Roman"/>
                <w:sz w:val="18"/>
                <w:szCs w:val="18"/>
              </w:rPr>
              <w:t>1</w:t>
            </w:r>
            <w:r>
              <w:rPr>
                <w:rFonts w:ascii="Times New Roman" w:hAnsi="Times New Roman" w:cs="Times New Roman"/>
                <w:sz w:val="18"/>
                <w:szCs w:val="18"/>
              </w:rPr>
              <w:t>-2022</w:t>
            </w:r>
          </w:p>
          <w:p w:rsidR="002349BF" w:rsidRPr="00834E0C" w:rsidRDefault="002349BF" w:rsidP="002349BF">
            <w:pPr>
              <w:rPr>
                <w:rFonts w:ascii="Times New Roman" w:hAnsi="Times New Roman" w:cs="Times New Roman"/>
                <w:sz w:val="18"/>
                <w:szCs w:val="18"/>
              </w:rPr>
            </w:pPr>
            <w:r w:rsidRPr="00834E0C">
              <w:rPr>
                <w:rFonts w:ascii="Times New Roman" w:hAnsi="Times New Roman" w:cs="Times New Roman"/>
                <w:sz w:val="18"/>
                <w:szCs w:val="18"/>
              </w:rPr>
              <w:t>Tanggal diterima:</w:t>
            </w:r>
            <w:r>
              <w:rPr>
                <w:rFonts w:ascii="Times New Roman" w:hAnsi="Times New Roman" w:cs="Times New Roman"/>
                <w:sz w:val="18"/>
                <w:szCs w:val="18"/>
              </w:rPr>
              <w:t xml:space="preserve"> 28-1-2023</w:t>
            </w:r>
          </w:p>
          <w:p w:rsidR="002349BF" w:rsidRDefault="002349BF" w:rsidP="002349BF">
            <w:pPr>
              <w:spacing w:line="238" w:lineRule="auto"/>
              <w:rPr>
                <w:rFonts w:ascii="Segoe UI" w:hAnsi="Segoe UI" w:cs="Segoe UI"/>
                <w:sz w:val="21"/>
                <w:szCs w:val="21"/>
                <w:shd w:val="clear" w:color="auto" w:fill="FFFFFF"/>
              </w:rPr>
            </w:pPr>
            <w:r w:rsidRPr="00834E0C">
              <w:rPr>
                <w:rFonts w:ascii="Times New Roman" w:hAnsi="Times New Roman" w:cs="Times New Roman"/>
                <w:sz w:val="18"/>
                <w:szCs w:val="18"/>
              </w:rPr>
              <w:t>DOI Artikel:</w:t>
            </w:r>
            <w:r>
              <w:rPr>
                <w:rFonts w:ascii="Times New Roman" w:hAnsi="Times New Roman" w:cs="Times New Roman"/>
                <w:sz w:val="18"/>
                <w:szCs w:val="18"/>
              </w:rPr>
              <w:t xml:space="preserve"> </w:t>
            </w:r>
            <w:r>
              <w:rPr>
                <w:rFonts w:ascii="Times New Roman" w:hAnsi="Times New Roman" w:cs="Times New Roman"/>
                <w:sz w:val="18"/>
                <w:szCs w:val="18"/>
                <w:shd w:val="clear" w:color="auto" w:fill="FFFFFF"/>
              </w:rPr>
              <w:t>10.36341/jomis.v7</w:t>
            </w:r>
            <w:r w:rsidRPr="002349BF">
              <w:rPr>
                <w:rFonts w:ascii="Times New Roman" w:hAnsi="Times New Roman" w:cs="Times New Roman"/>
                <w:sz w:val="18"/>
                <w:szCs w:val="18"/>
                <w:shd w:val="clear" w:color="auto" w:fill="FFFFFF"/>
              </w:rPr>
              <w:t>i</w:t>
            </w:r>
            <w:r>
              <w:rPr>
                <w:rFonts w:ascii="Times New Roman" w:hAnsi="Times New Roman" w:cs="Times New Roman"/>
                <w:sz w:val="18"/>
                <w:szCs w:val="18"/>
                <w:shd w:val="clear" w:color="auto" w:fill="FFFFFF"/>
              </w:rPr>
              <w:t>1</w:t>
            </w:r>
            <w:r w:rsidRPr="002349BF">
              <w:rPr>
                <w:rFonts w:ascii="Times New Roman" w:hAnsi="Times New Roman" w:cs="Times New Roman"/>
                <w:sz w:val="18"/>
                <w:szCs w:val="18"/>
                <w:shd w:val="clear" w:color="auto" w:fill="FFFFFF"/>
              </w:rPr>
              <w:t>.2833</w:t>
            </w:r>
          </w:p>
          <w:p w:rsidR="002349BF" w:rsidRPr="00DA4849" w:rsidRDefault="002349BF" w:rsidP="002349BF">
            <w:pPr>
              <w:spacing w:line="238" w:lineRule="auto"/>
              <w:rPr>
                <w:rFonts w:ascii="Times New Roman" w:eastAsia="Times New Roman" w:hAnsi="Times New Roman"/>
                <w:sz w:val="16"/>
                <w:szCs w:val="16"/>
              </w:rPr>
            </w:pPr>
            <w:hyperlink r:id="rId11" w:history="1">
              <w:r w:rsidRPr="00DA4849">
                <w:rPr>
                  <w:rStyle w:val="Hyperlink"/>
                  <w:rFonts w:ascii="Times New Roman" w:hAnsi="Times New Roman"/>
                  <w:sz w:val="16"/>
                  <w:szCs w:val="16"/>
                  <w:shd w:val="clear" w:color="auto" w:fill="FFFFFF"/>
                </w:rPr>
                <w:t>Creative Commons Attribution-NonCommercial-ShareAlike 4.0 International License.</w:t>
              </w:r>
            </w:hyperlink>
          </w:p>
          <w:p w:rsidR="00795A09" w:rsidRPr="00795A09" w:rsidRDefault="00795A09" w:rsidP="00BC2DED">
            <w:pPr>
              <w:rPr>
                <w:rFonts w:ascii="Times New Roman" w:hAnsi="Times New Roman" w:cs="Times New Roman"/>
                <w:sz w:val="18"/>
                <w:szCs w:val="18"/>
              </w:rPr>
            </w:pPr>
          </w:p>
        </w:tc>
        <w:tc>
          <w:tcPr>
            <w:tcW w:w="7229" w:type="dxa"/>
            <w:vMerge/>
            <w:shd w:val="clear" w:color="auto" w:fill="FFFFFF" w:themeFill="background1"/>
          </w:tcPr>
          <w:p w:rsidR="00795A09" w:rsidRDefault="00795A09" w:rsidP="00BC2DED">
            <w:pPr>
              <w:rPr>
                <w:rFonts w:ascii="Times New Roman" w:hAnsi="Times New Roman" w:cs="Times New Roman"/>
                <w:b/>
                <w:sz w:val="18"/>
                <w:szCs w:val="18"/>
              </w:rPr>
            </w:pPr>
          </w:p>
        </w:tc>
      </w:tr>
    </w:tbl>
    <w:p w:rsidR="00D51B75" w:rsidRDefault="00D51B75" w:rsidP="00BC2DED">
      <w:pPr>
        <w:rPr>
          <w:rFonts w:ascii="Times New Roman" w:hAnsi="Times New Roman" w:cs="Times New Roman"/>
          <w:b/>
          <w:sz w:val="18"/>
          <w:szCs w:val="18"/>
        </w:rPr>
      </w:pPr>
    </w:p>
    <w:p w:rsidR="002B5450" w:rsidRDefault="00200225" w:rsidP="00BC2DED">
      <w:pPr>
        <w:rPr>
          <w:rFonts w:ascii="Times New Roman" w:hAnsi="Times New Roman" w:cs="Times New Roman"/>
          <w:b/>
          <w:sz w:val="18"/>
          <w:szCs w:val="18"/>
        </w:rPr>
      </w:pPr>
      <w:r>
        <w:pict>
          <v:rect id="_x0000_i1027" style="width:0;height:1.5pt" o:hralign="center" o:hrstd="t" o:hr="t" fillcolor="#a0a0a0" stroked="f"/>
        </w:pict>
      </w:r>
    </w:p>
    <w:p w:rsidR="00BC2DED" w:rsidRPr="00BC2DED" w:rsidRDefault="00BC2DED" w:rsidP="00BC2DED">
      <w:pPr>
        <w:rPr>
          <w:rFonts w:ascii="Times New Roman" w:hAnsi="Times New Roman" w:cs="Times New Roman"/>
          <w:sz w:val="18"/>
          <w:szCs w:val="18"/>
        </w:rPr>
      </w:pPr>
    </w:p>
    <w:p w:rsidR="00CD53FF" w:rsidRDefault="00CD53FF">
      <w:pPr>
        <w:ind w:right="140"/>
        <w:rPr>
          <w:rFonts w:ascii="Times New Roman" w:eastAsia="Times New Roman" w:hAnsi="Times New Roman" w:cs="Times New Roman"/>
          <w:b/>
          <w:sz w:val="24"/>
          <w:szCs w:val="24"/>
        </w:rPr>
        <w:sectPr w:rsidR="00CD53FF" w:rsidSect="00981413">
          <w:headerReference w:type="default" r:id="rId12"/>
          <w:footerReference w:type="default" r:id="rId13"/>
          <w:pgSz w:w="11909" w:h="16834"/>
          <w:pgMar w:top="1440" w:right="1132" w:bottom="1440" w:left="1133" w:header="720" w:footer="720" w:gutter="0"/>
          <w:pgNumType w:start="19"/>
          <w:cols w:space="720"/>
        </w:sectPr>
      </w:pPr>
    </w:p>
    <w:p w:rsidR="00CD53FF" w:rsidRPr="003B5631" w:rsidRDefault="004D44B2" w:rsidP="003B5631">
      <w:pPr>
        <w:ind w:right="14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DAHULUAN</w:t>
      </w:r>
    </w:p>
    <w:p w:rsidR="005B7FE3" w:rsidRPr="00DD363C" w:rsidRDefault="00164353" w:rsidP="00DD363C">
      <w:pPr>
        <w:tabs>
          <w:tab w:val="left" w:pos="567"/>
        </w:tabs>
        <w:ind w:right="16"/>
        <w:jc w:val="both"/>
        <w:rPr>
          <w:rFonts w:ascii="Times New Roman" w:hAnsi="Times New Roman" w:cs="Times New Roman"/>
          <w:sz w:val="24"/>
          <w:szCs w:val="24"/>
        </w:rPr>
      </w:pPr>
      <w:r>
        <w:rPr>
          <w:rFonts w:ascii="Times New Roman" w:hAnsi="Times New Roman" w:cs="Times New Roman"/>
          <w:sz w:val="24"/>
          <w:szCs w:val="24"/>
        </w:rPr>
        <w:tab/>
      </w:r>
    </w:p>
    <w:p w:rsidR="005F2C5E" w:rsidRDefault="005F2C5E" w:rsidP="00A76345">
      <w:pPr>
        <w:tabs>
          <w:tab w:val="left" w:pos="3544"/>
        </w:tabs>
        <w:spacing w:line="240" w:lineRule="auto"/>
        <w:ind w:right="16" w:firstLine="567"/>
        <w:jc w:val="both"/>
        <w:rPr>
          <w:rFonts w:ascii="Times New Roman" w:hAnsi="Times New Roman" w:cs="Times New Roman"/>
          <w:sz w:val="24"/>
          <w:szCs w:val="24"/>
        </w:rPr>
      </w:pPr>
      <w:r w:rsidRPr="0063152B">
        <w:rPr>
          <w:rFonts w:ascii="Times New Roman" w:hAnsi="Times New Roman" w:cs="Times New Roman"/>
          <w:sz w:val="24"/>
          <w:szCs w:val="24"/>
        </w:rPr>
        <w:t xml:space="preserve">Kebutuhan tidur seseorang merupakan kebutuhan akan istirahat secara alami bagi tubuh dimana harus terpenuhi setiap harinya. </w:t>
      </w:r>
      <w:r w:rsidR="00A76345">
        <w:rPr>
          <w:rFonts w:ascii="Times New Roman" w:hAnsi="Times New Roman" w:cs="Times New Roman"/>
          <w:sz w:val="24"/>
          <w:szCs w:val="24"/>
        </w:rPr>
        <w:t xml:space="preserve"> Setiap individu memiliki pola tidur yang </w:t>
      </w:r>
      <w:r w:rsidR="00A76345">
        <w:rPr>
          <w:rFonts w:ascii="Times New Roman" w:hAnsi="Times New Roman" w:cs="Times New Roman"/>
          <w:sz w:val="24"/>
          <w:szCs w:val="24"/>
        </w:rPr>
        <w:lastRenderedPageBreak/>
        <w:t xml:space="preserve">berbeda-beda yang disebabkan karena pengaruh usia, keadaan lingkungan, gaya hidup, pola aktifitas dan keadaan kesehatan individu tersebut. Waktu yang </w:t>
      </w:r>
      <w:r w:rsidR="00D33857">
        <w:rPr>
          <w:rFonts w:ascii="Times New Roman" w:hAnsi="Times New Roman" w:cs="Times New Roman"/>
          <w:sz w:val="24"/>
          <w:szCs w:val="24"/>
        </w:rPr>
        <w:t>direkomendasikan untuk lama</w:t>
      </w:r>
      <w:r w:rsidR="00A76345">
        <w:rPr>
          <w:rFonts w:ascii="Times New Roman" w:hAnsi="Times New Roman" w:cs="Times New Roman"/>
          <w:sz w:val="24"/>
          <w:szCs w:val="24"/>
        </w:rPr>
        <w:t xml:space="preserve"> tidur pada orang dewasa dalam usia 18-64 tahun adalah </w:t>
      </w:r>
      <w:r w:rsidR="00A76345">
        <w:rPr>
          <w:rFonts w:ascii="Times New Roman" w:hAnsi="Times New Roman" w:cs="Times New Roman"/>
          <w:sz w:val="24"/>
          <w:szCs w:val="24"/>
        </w:rPr>
        <w:lastRenderedPageBreak/>
        <w:t>dengan durasi tidur sebanyak 7-9 jam per hari</w:t>
      </w:r>
      <w:r w:rsidRPr="0063152B">
        <w:rPr>
          <w:rFonts w:ascii="Times New Roman" w:hAnsi="Times New Roman" w:cs="Times New Roman"/>
          <w:sz w:val="24"/>
          <w:szCs w:val="24"/>
        </w:rPr>
        <w:t xml:space="preserve">. </w:t>
      </w:r>
      <w:r w:rsidR="00797A9E">
        <w:rPr>
          <w:rFonts w:ascii="Times New Roman" w:hAnsi="Times New Roman" w:cs="Times New Roman"/>
          <w:sz w:val="24"/>
          <w:szCs w:val="24"/>
        </w:rPr>
        <w:fldChar w:fldCharType="begin" w:fldLock="1"/>
      </w:r>
      <w:r w:rsidR="00B81733">
        <w:rPr>
          <w:rFonts w:ascii="Times New Roman" w:hAnsi="Times New Roman" w:cs="Times New Roman"/>
          <w:sz w:val="24"/>
          <w:szCs w:val="24"/>
        </w:rPr>
        <w:instrText>ADDIN CSL_CITATION {"citationItems":[{"id":"ITEM-1","itemData":{"DOI":"10.1016/J.SLEH.2016.11.006","ISSN":"2352-7218","PMID":"28346153","abstract":"Objectives To provide evidence-based recommendations and guidance to the public regarding indicators of good sleep quality across the life-span. Methods The National Sleep Foundation assembled a panel of experts from the sleep community and representatives appointed by stakeholder organizations (Sleep Quality Consensus Panel). A systematic literature review identified  277 studies meeting inclusion criteria. Abstracts and full-text articles were provided to the panelists for review and discussion. A modified Delphi RAND/UCLA Appropriateness Method with 3 rounds of voting was used to determine agreement. Results For most of the sleep continuity variables (sleep latency, number of awakenings &gt;5 minutes, wake after sleep onset, and sleep efficiency), the panel members agreed that these measures were appropriate indicators of good sleep quality across the life-span. However, overall, there was less or no consensus regarding sleep architecture or nap-related variables as elements of good sleep quality. Conclusions There is consensus among experts regarding some indicators of sleep quality among otherwise healthy individuals. Education and public health initiatives regarding good sleep quality will require sustained and collaborative efforts from multiple stakeholders. Future research should explore how sleep architecture and naps relate to sleep quality. Implications and limitations of the consensus recommendations are discussed.","author":[{"dropping-particle":"","family":"Ohayon","given":"Maurice","non-dropping-particle":"","parse-names":false,"suffix":""},{"dropping-particle":"","family":"Wickwire","given":"Emerson M.","non-dropping-particle":"","parse-names":false,"suffix":""},{"dropping-particle":"","family":"Hirshkowitz","given":"Max","non-dropping-particle":"","parse-names":false,"suffix":""},{"dropping-particle":"","family":"Albert","given":"Steven M.","non-dropping-particle":"","parse-names":false,"suffix":""},{"dropping-particle":"","family":"Avidan","given":"Alon","non-dropping-particle":"","parse-names":false,"suffix":""},{"dropping-particle":"","family":"Daly","given":"Frank J.","non-dropping-particle":"","parse-names":false,"suffix":""},{"dropping-particle":"","family":"Dauvilliers","given":"Yves","non-dropping-particle":"","parse-names":false,"suffix":""},{"dropping-particle":"","family":"Ferri","given":"Raffaele","non-dropping-particle":"","parse-names":false,"suffix":""},{"dropping-particle":"","family":"Fung","given":"Constance","non-dropping-particle":"","parse-names":false,"suffix":""},{"dropping-particle":"","family":"Gozal","given":"David","non-dropping-particle":"","parse-names":false,"suffix":""},{"dropping-particle":"","family":"Hazen","given":"Nancy","non-dropping-particle":"","parse-names":false,"suffix":""},{"dropping-particle":"","family":"Krystal","given":"Andrew","non-dropping-particle":"","parse-names":false,"suffix":""},{"dropping-particle":"","family":"Lichstein","given":"Kenneth","non-dropping-particle":"","parse-names":false,"suffix":""},{"dropping-particle":"","family":"Mallampalli","given":"Monica","non-dropping-particle":"","parse-names":false,"suffix":""},{"dropping-particle":"","family":"Plazzi","given":"Giuseppe","non-dropping-particle":"","parse-names":false,"suffix":""},{"dropping-particle":"","family":"Rawding","given":"Robert","non-dropping-particle":"","parse-names":false,"suffix":""},{"dropping-particle":"","family":"Scheer","given":"Frank A.","non-dropping-particle":"","parse-names":false,"suffix":""},{"dropping-particle":"","family":"Somers","given":"Virend","non-dropping-particle":"","parse-names":false,"suffix":""},{"dropping-particle":"V.","family":"Vitiello","given":"Michael","non-dropping-particle":"","parse-names":false,"suffix":""}],"container-title":"Sleep Health","id":"ITEM-1","issue":"1","issued":{"date-parts":[["2017","2","1"]]},"page":"6-19","publisher":"Elsevier","title":"National Sleep Foundation's sleep quality recommendations: first report","type":"article-journal","volume":"3"},"uris":["http://www.mendeley.com/documents/?uuid=78f8e1ae-2ec2-36a2-9cf9-878586d6078c"]}],"mendeley":{"formattedCitation":"[1]","plainTextFormattedCitation":"[1]","previouslyFormattedCitation":"[1]"},"properties":{"noteIndex":0},"schema":"https://github.com/citation-style-language/schema/raw/master/csl-citation.json"}</w:instrText>
      </w:r>
      <w:r w:rsidR="00797A9E">
        <w:rPr>
          <w:rFonts w:ascii="Times New Roman" w:hAnsi="Times New Roman" w:cs="Times New Roman"/>
          <w:sz w:val="24"/>
          <w:szCs w:val="24"/>
        </w:rPr>
        <w:fldChar w:fldCharType="separate"/>
      </w:r>
      <w:r w:rsidR="00B81733" w:rsidRPr="00B81733">
        <w:rPr>
          <w:rFonts w:ascii="Times New Roman" w:hAnsi="Times New Roman" w:cs="Times New Roman"/>
          <w:noProof/>
          <w:sz w:val="24"/>
          <w:szCs w:val="24"/>
        </w:rPr>
        <w:t>[1]</w:t>
      </w:r>
      <w:r w:rsidR="00797A9E">
        <w:rPr>
          <w:rFonts w:ascii="Times New Roman" w:hAnsi="Times New Roman" w:cs="Times New Roman"/>
          <w:sz w:val="24"/>
          <w:szCs w:val="24"/>
        </w:rPr>
        <w:fldChar w:fldCharType="end"/>
      </w:r>
    </w:p>
    <w:p w:rsidR="005F2C5E" w:rsidRDefault="00A76345" w:rsidP="00A55A23">
      <w:pPr>
        <w:tabs>
          <w:tab w:val="left" w:pos="3544"/>
        </w:tabs>
        <w:spacing w:line="240" w:lineRule="auto"/>
        <w:ind w:right="16" w:firstLine="567"/>
        <w:jc w:val="both"/>
        <w:rPr>
          <w:rFonts w:ascii="Times New Roman" w:hAnsi="Times New Roman" w:cs="Times New Roman"/>
          <w:sz w:val="24"/>
          <w:szCs w:val="24"/>
        </w:rPr>
      </w:pPr>
      <w:r>
        <w:rPr>
          <w:rFonts w:ascii="Times New Roman" w:hAnsi="Times New Roman" w:cs="Times New Roman"/>
          <w:sz w:val="24"/>
          <w:szCs w:val="24"/>
        </w:rPr>
        <w:t>Pada seorang ibu ham</w:t>
      </w:r>
      <w:r w:rsidR="00D33857">
        <w:rPr>
          <w:rFonts w:ascii="Times New Roman" w:hAnsi="Times New Roman" w:cs="Times New Roman"/>
          <w:sz w:val="24"/>
          <w:szCs w:val="24"/>
        </w:rPr>
        <w:t>il diharapkan memiliki lama</w:t>
      </w:r>
      <w:r>
        <w:rPr>
          <w:rFonts w:ascii="Times New Roman" w:hAnsi="Times New Roman" w:cs="Times New Roman"/>
          <w:sz w:val="24"/>
          <w:szCs w:val="24"/>
        </w:rPr>
        <w:t xml:space="preserve"> tidur 8-10 jam. </w:t>
      </w:r>
      <w:r w:rsidR="008A5005">
        <w:rPr>
          <w:rFonts w:ascii="Times New Roman" w:hAnsi="Times New Roman" w:cs="Times New Roman"/>
          <w:sz w:val="24"/>
          <w:szCs w:val="24"/>
        </w:rPr>
        <w:t xml:space="preserve">Di saat mengalami kehamilan, apabila seorang ibu tidak dapat tidur dengan baik atau jumlah jam tidur kurang dari 6 jam terutama di malam hari. Hal ini akan dapat meningkatkan resiko kelahiran cesar 4,5 kali dan juga dapat meningkatkan resiko berat badan bayi lahir kurang normal. </w:t>
      </w:r>
      <w:r w:rsidR="006B7BC0">
        <w:rPr>
          <w:rFonts w:ascii="Times New Roman" w:hAnsi="Times New Roman" w:cs="Times New Roman"/>
          <w:sz w:val="24"/>
          <w:szCs w:val="24"/>
        </w:rPr>
        <w:t>Sedangkan suatu kondisi dari seseorang yang dilakukan dan dijalani sehingga mendapatkan kesegaran dan kebugaran saat terbangun dari tidur merupakan kualitas tidur</w:t>
      </w:r>
      <w:r w:rsidR="00B6052F">
        <w:rPr>
          <w:rFonts w:ascii="Times New Roman" w:hAnsi="Times New Roman" w:cs="Times New Roman"/>
          <w:sz w:val="24"/>
          <w:szCs w:val="24"/>
        </w:rPr>
        <w:t>.</w:t>
      </w:r>
      <w:r w:rsidR="00797A9E">
        <w:rPr>
          <w:rFonts w:ascii="Times New Roman" w:hAnsi="Times New Roman" w:cs="Times New Roman"/>
          <w:sz w:val="24"/>
          <w:szCs w:val="24"/>
        </w:rPr>
        <w:fldChar w:fldCharType="begin" w:fldLock="1"/>
      </w:r>
      <w:r w:rsidR="00BE64C5">
        <w:rPr>
          <w:rFonts w:ascii="Times New Roman" w:hAnsi="Times New Roman" w:cs="Times New Roman"/>
          <w:sz w:val="24"/>
          <w:szCs w:val="24"/>
        </w:rPr>
        <w:instrText>ADDIN CSL_CITATION {"citationItems":[{"id":"ITEM-1","itemData":{"DOI":"10.33846/SF12NK118","ISSN":"2502-7778","abstract":"The new role as a mother begins after delivery, especially in primigravidas. Psychological disorders can hinder the achievement of motherhood. The incidence of postpartum blues ranges from 40-85%. Postpartum blues is often not realized so that it can lead to postpartum depression. Various attempts have been made to overcome the postpartum blues including aromatherapy. The purpose of this study was to determine the effect of giving bergamot essential oil aromatherapy on postpartum blues. This type of study was quasi-experimental with a pretest and postest one group design. The study was conducted on 20 post-cesarean mothers aged 15-49 years, parity 1-5, term pregnancy, babies born with an Apgar score of 7-10, no history of asthma, allergies, or dermatitis to flowers/plants, able to read and write well in Indonesian, and an EPDS score of 10-12 (between the third to the fifth day). Sampling was consecutive sampling. EPDS score measurements were performed three times (baseline, 7th day, and 14th day). Data analysis used the Shapiro Wilk, Friedman, and posthoc Wilcoxon tests with α = 0.05 and β = 80%. The mean age of the respondents was 30.30 ± 6.24, multiparous 55%, SMA 70%, housewives 11%. The mean EPDS scores at baseline, day 7, and day 14 were 11.35 ± 0.81, respectively; 8.00 ± 3.09; and 5.45 ± 3.50 (p &lt;0.001). Aromatherapy of bergamot essential oil was effective in reducing EPDS scores in post-cesarean section mothers. The use of aromatherapy should be started from the first day of post- cesarean section. Keywords: aromatherapy; bergamot; essential oil; postpartum blues ABSTRAK Peran baru sebagai ibu diawali setelah persalinan terutama pada primi gravida. Gangguan psikologi dapat menghambat pencapaian peran ibu. Postpartum blues dialami oleh 40-85%. Postpartum blues sering tidak disadari sehingga bisa berlanjut menjadi depresi postpartum. Berbagai upaya telah dilakukan untuk mengatasi postpartum blues diantaranya aromaterapi. Tujuan penelitian ini adalah untuk mengetahui pengaruh pemberian aromaterapi minyak esensial bergamot terhadap postpartum blues. Jenis penelitian ini adalah kuasi-eksperimental dengan pretest and postest one group design. Penelitian dilakukan pada 20 orang ibu post seksio sesarea usia 15 – 49 tahun, paritas 1-5, kehamilan aterm, bayi lahir dengan nilai Apgar 7-10, tidak ada riwayat asma, alergi atau dermatitis terhadap bunga/tanaman, mampu membaca dan menulis dengan baik dalam bahasa Indonesia, dan skor EPDS 10-12 (antara hari keti…","author":[{"dropping-particle":"","family":"Malahayati","given":"Inke","non-dropping-particle":"","parse-names":false,"suffix":""}],"container-title":"Jurnal Penelitian Kesehatan \"SUARA FORIKES\" (Journal of Health Research \"Forikes Voice\")","id":"ITEM-1","issue":"0","issued":{"date-parts":[["2020","12","11"]]},"page":"99-103","title":"Aromaterapi Minyak Esensial Bergamot Menurunkan Resiko Postpartum Blues","type":"article-journal","volume":"12"},"uris":["http://www.mendeley.com/documents/?uuid=d4404336-6cc8-3db2-8432-4bb179d2bc0c"]}],"mendeley":{"formattedCitation":"[2]","plainTextFormattedCitation":"[2]","previouslyFormattedCitation":"[2]"},"properties":{"noteIndex":0},"schema":"https://github.com/citation-style-language/schema/raw/master/csl-citation.json"}</w:instrText>
      </w:r>
      <w:r w:rsidR="00797A9E">
        <w:rPr>
          <w:rFonts w:ascii="Times New Roman" w:hAnsi="Times New Roman" w:cs="Times New Roman"/>
          <w:sz w:val="24"/>
          <w:szCs w:val="24"/>
        </w:rPr>
        <w:fldChar w:fldCharType="separate"/>
      </w:r>
      <w:r w:rsidR="00B6052F" w:rsidRPr="00B6052F">
        <w:rPr>
          <w:rFonts w:ascii="Times New Roman" w:hAnsi="Times New Roman" w:cs="Times New Roman"/>
          <w:noProof/>
          <w:sz w:val="24"/>
          <w:szCs w:val="24"/>
        </w:rPr>
        <w:t>[2]</w:t>
      </w:r>
      <w:r w:rsidR="00797A9E">
        <w:rPr>
          <w:rFonts w:ascii="Times New Roman" w:hAnsi="Times New Roman" w:cs="Times New Roman"/>
          <w:sz w:val="24"/>
          <w:szCs w:val="24"/>
        </w:rPr>
        <w:fldChar w:fldCharType="end"/>
      </w:r>
      <w:r w:rsidR="00B81733">
        <w:rPr>
          <w:rFonts w:ascii="Times New Roman" w:hAnsi="Times New Roman" w:cs="Times New Roman"/>
          <w:sz w:val="24"/>
          <w:szCs w:val="24"/>
        </w:rPr>
        <w:t xml:space="preserve"> </w:t>
      </w:r>
      <w:r w:rsidR="005F2C5E" w:rsidRPr="005F2C5E">
        <w:rPr>
          <w:rFonts w:ascii="Times New Roman" w:hAnsi="Times New Roman" w:cs="Times New Roman"/>
          <w:sz w:val="24"/>
          <w:szCs w:val="24"/>
        </w:rPr>
        <w:t xml:space="preserve"> </w:t>
      </w:r>
      <w:r w:rsidR="006B7BC0">
        <w:rPr>
          <w:rFonts w:ascii="Times New Roman" w:hAnsi="Times New Roman" w:cs="Times New Roman"/>
          <w:sz w:val="24"/>
          <w:szCs w:val="24"/>
        </w:rPr>
        <w:t>Pemenuhan kebutuhan tidur seseorang san</w:t>
      </w:r>
      <w:r w:rsidR="00D33857">
        <w:rPr>
          <w:rFonts w:ascii="Times New Roman" w:hAnsi="Times New Roman" w:cs="Times New Roman"/>
          <w:sz w:val="24"/>
          <w:szCs w:val="24"/>
        </w:rPr>
        <w:t>gat berhubungan antara lama</w:t>
      </w:r>
      <w:r w:rsidR="006B7BC0">
        <w:rPr>
          <w:rFonts w:ascii="Times New Roman" w:hAnsi="Times New Roman" w:cs="Times New Roman"/>
          <w:sz w:val="24"/>
          <w:szCs w:val="24"/>
        </w:rPr>
        <w:t xml:space="preserve"> tidur dengan kualitas tidur. Apabi</w:t>
      </w:r>
      <w:r w:rsidR="00D33857">
        <w:rPr>
          <w:rFonts w:ascii="Times New Roman" w:hAnsi="Times New Roman" w:cs="Times New Roman"/>
          <w:sz w:val="24"/>
          <w:szCs w:val="24"/>
        </w:rPr>
        <w:t>la seseorang mengalami lama</w:t>
      </w:r>
      <w:r w:rsidR="006B7BC0">
        <w:rPr>
          <w:rFonts w:ascii="Times New Roman" w:hAnsi="Times New Roman" w:cs="Times New Roman"/>
          <w:sz w:val="24"/>
          <w:szCs w:val="24"/>
        </w:rPr>
        <w:t xml:space="preserve"> tidur yang dibawah normal, maka seseorang tersebut</w:t>
      </w:r>
      <w:r w:rsidR="00A55A23">
        <w:rPr>
          <w:rFonts w:ascii="Times New Roman" w:hAnsi="Times New Roman" w:cs="Times New Roman"/>
          <w:sz w:val="24"/>
          <w:szCs w:val="24"/>
        </w:rPr>
        <w:t xml:space="preserve"> akan mendapatkan kualitas tidur yang </w:t>
      </w:r>
      <w:r w:rsidR="00D33857">
        <w:rPr>
          <w:rFonts w:ascii="Times New Roman" w:hAnsi="Times New Roman" w:cs="Times New Roman"/>
          <w:sz w:val="24"/>
          <w:szCs w:val="24"/>
        </w:rPr>
        <w:t>buruk dan begitu  jika lama</w:t>
      </w:r>
      <w:r w:rsidR="00A55A23">
        <w:rPr>
          <w:rFonts w:ascii="Times New Roman" w:hAnsi="Times New Roman" w:cs="Times New Roman"/>
          <w:sz w:val="24"/>
          <w:szCs w:val="24"/>
        </w:rPr>
        <w:t xml:space="preserve"> tidur seseorang dalam batas normal, maka secara otomatis kualitas tidur seseorang baik</w:t>
      </w:r>
      <w:r w:rsidR="005F2C5E" w:rsidRPr="005F2C5E">
        <w:rPr>
          <w:rFonts w:ascii="Times New Roman" w:hAnsi="Times New Roman" w:cs="Times New Roman"/>
          <w:sz w:val="24"/>
          <w:szCs w:val="24"/>
        </w:rPr>
        <w:t>.</w:t>
      </w:r>
      <w:r w:rsidR="00797A9E">
        <w:rPr>
          <w:rFonts w:ascii="Times New Roman" w:hAnsi="Times New Roman" w:cs="Times New Roman"/>
          <w:sz w:val="24"/>
          <w:szCs w:val="24"/>
        </w:rPr>
        <w:fldChar w:fldCharType="begin" w:fldLock="1"/>
      </w:r>
      <w:r w:rsidR="003C0FE1">
        <w:rPr>
          <w:rFonts w:ascii="Times New Roman" w:hAnsi="Times New Roman" w:cs="Times New Roman"/>
          <w:sz w:val="24"/>
          <w:szCs w:val="24"/>
        </w:rPr>
        <w:instrText>ADDIN CSL_CITATION {"citationItems":[{"id":"ITEM-1","itemData":{"DOI":"10.32831/JIK.V10I2.398","ISSN":"2579-7301","abstract":"Introduction: Physical changes in pregnant women, one of which is a heavy burden on the stomach which results in changes in body posture that make pregnant women have to rest and sleep enough. Pregnant women who have poor sleep quality will have a negative impact on themselves and their fetuses, so they require appropriate treatment, one of which is non-pharmacological therapy that directly affects sleep quality. Method: This study consists of various types of non-pharmacological therapies which are discussed in detail in the form of a literature review. This literature study uses a systematic mapping study design with literature searches using the PubMed and Google Scholar databases in the 2015-2021 range using the keywords lavender, pregnancy exercise, yoga, massage, sleep hygiene, cognitive behavioral therapy, progressive muscle relaxation, sleep quality in pregnancy. using the Bolen operator method. Result: The search results found 13 journals that met the inclusion criteria. The method used to minimize bias is the selection of homogeneity in the research design (experiment). There is an effect of non-pharmacological therapy on the quality of sleep of pregnant women before and after the intervention with the most influential therapy, namely back massage, pregnancy exercise, sleep hygiene and the simplest therapy is lavender aromatherapy. Conclusion: All interventions can be applied to pregnant women to help improve their sleep quality, but giving back massage interventions, pregnancy exercises, sleep hygiene and lavender aromatherapy is recommended for pregnant women because they have a more significant effect and are easy to do\n&amp;nbsp;\nKeywords: &amp;nbsp;Non-pharmacological therapy, sleep quality of pregnant women","author":[{"dropping-particle":"","family":"Anasari","given":"Luvi","non-dropping-particle":"","parse-names":false,"suffix":""},{"dropping-particle":"","family":"Yanuarini","given":"Triatmi Andri","non-dropping-particle":"","parse-names":false,"suffix":""},{"dropping-particle":"","family":"Wijayanti","given":"Lumastari Ajeng","non-dropping-particle":"","parse-names":false,"suffix":""},{"dropping-particle":"","family":"Kundarti","given":"Finta Isti","non-dropping-particle":"","parse-names":false,"suffix":""}],"container-title":"Jurnal Ilmu Kesehatan","id":"ITEM-1","issue":"2","issued":{"date-parts":[["2022","5","30"]]},"page":"139-148","publisher":"Akademi Keperawatan Dharma Husada Kediri","title":"TERAPI NON FARMAKOLOGI YANG BERPENGARUH TERHADAP KUALITAS  TIDUR IBU HAMIL LITERATURE REVIEW","type":"article-journal","volume":"10"},"uris":["http://www.mendeley.com/documents/?uuid=f032b35e-48d9-39e6-8764-ccdd9f1cce6b"]}],"mendeley":{"formattedCitation":"[3]","plainTextFormattedCitation":"[3]","previouslyFormattedCitation":"[3]"},"properties":{"noteIndex":0},"schema":"https://github.com/citation-style-language/schema/raw/master/csl-citation.json"}</w:instrText>
      </w:r>
      <w:r w:rsidR="00797A9E">
        <w:rPr>
          <w:rFonts w:ascii="Times New Roman" w:hAnsi="Times New Roman" w:cs="Times New Roman"/>
          <w:sz w:val="24"/>
          <w:szCs w:val="24"/>
        </w:rPr>
        <w:fldChar w:fldCharType="separate"/>
      </w:r>
      <w:r w:rsidR="003C0FE1" w:rsidRPr="003C0FE1">
        <w:rPr>
          <w:rFonts w:ascii="Times New Roman" w:hAnsi="Times New Roman" w:cs="Times New Roman"/>
          <w:noProof/>
          <w:sz w:val="24"/>
          <w:szCs w:val="24"/>
        </w:rPr>
        <w:t>[3]</w:t>
      </w:r>
      <w:r w:rsidR="00797A9E">
        <w:rPr>
          <w:rFonts w:ascii="Times New Roman" w:hAnsi="Times New Roman" w:cs="Times New Roman"/>
          <w:sz w:val="24"/>
          <w:szCs w:val="24"/>
        </w:rPr>
        <w:fldChar w:fldCharType="end"/>
      </w:r>
    </w:p>
    <w:p w:rsidR="00AC61A0" w:rsidRDefault="00583871" w:rsidP="007A0ECA">
      <w:pPr>
        <w:tabs>
          <w:tab w:val="left" w:pos="3544"/>
        </w:tabs>
        <w:spacing w:line="240" w:lineRule="auto"/>
        <w:ind w:right="16" w:firstLine="567"/>
        <w:jc w:val="both"/>
        <w:rPr>
          <w:rFonts w:ascii="Times New Roman" w:hAnsi="Times New Roman" w:cs="Times New Roman"/>
          <w:sz w:val="24"/>
          <w:szCs w:val="24"/>
        </w:rPr>
      </w:pPr>
      <w:r>
        <w:rPr>
          <w:rFonts w:ascii="Times New Roman" w:hAnsi="Times New Roman" w:cs="Times New Roman"/>
          <w:sz w:val="24"/>
          <w:szCs w:val="24"/>
        </w:rPr>
        <w:t xml:space="preserve">Keluhan –keluhan saat memasuki trimester III menjadi semakin banyak yang dirasakan. Keluhan – keluhan yang dirasakan dapat berupa keluhan psikis maupun fisik. Keluhan fisik yang ditimbulkan berupa </w:t>
      </w:r>
      <w:r w:rsidR="00AC61A0">
        <w:rPr>
          <w:rFonts w:ascii="Times New Roman" w:hAnsi="Times New Roman" w:cs="Times New Roman"/>
          <w:sz w:val="24"/>
          <w:szCs w:val="24"/>
        </w:rPr>
        <w:t>nyeri punggung bawah, nyeri ulu hati, sesak napas, cemas, nyeri pelvis, sering buang air kecil dan ketidaknyamanan posisi tidur.</w:t>
      </w:r>
      <w:r w:rsidR="00E43319">
        <w:rPr>
          <w:rFonts w:ascii="Times New Roman" w:hAnsi="Times New Roman" w:cs="Times New Roman"/>
          <w:sz w:val="24"/>
          <w:szCs w:val="24"/>
        </w:rPr>
        <w:t xml:space="preserve"> </w:t>
      </w:r>
      <w:r>
        <w:rPr>
          <w:rFonts w:ascii="Times New Roman" w:hAnsi="Times New Roman" w:cs="Times New Roman"/>
          <w:sz w:val="24"/>
          <w:szCs w:val="24"/>
        </w:rPr>
        <w:t>Banyaknya keluhan yang dirasakan selama memasuki trimester III dapat m</w:t>
      </w:r>
      <w:r w:rsidR="00D33857">
        <w:rPr>
          <w:rFonts w:ascii="Times New Roman" w:hAnsi="Times New Roman" w:cs="Times New Roman"/>
          <w:sz w:val="24"/>
          <w:szCs w:val="24"/>
        </w:rPr>
        <w:t>engakibatkan penurunan lama</w:t>
      </w:r>
      <w:r>
        <w:rPr>
          <w:rFonts w:ascii="Times New Roman" w:hAnsi="Times New Roman" w:cs="Times New Roman"/>
          <w:sz w:val="24"/>
          <w:szCs w:val="24"/>
        </w:rPr>
        <w:t xml:space="preserve"> tidur ibu hamil. Wanita hamil mengalami gangguan tidur sebanyak 79 % dan wanita hamil yang mengalami frekuensi terbangun lebih sering pada waktu malam hari sebanyak 72 % menurut </w:t>
      </w:r>
      <w:r w:rsidRPr="00E43319">
        <w:rPr>
          <w:rFonts w:ascii="Times New Roman" w:hAnsi="Times New Roman" w:cs="Times New Roman"/>
          <w:i/>
          <w:sz w:val="24"/>
          <w:szCs w:val="24"/>
        </w:rPr>
        <w:t>The National Sleep Foundation Women</w:t>
      </w:r>
      <w:r>
        <w:rPr>
          <w:rFonts w:ascii="Times New Roman" w:hAnsi="Times New Roman" w:cs="Times New Roman"/>
          <w:i/>
          <w:sz w:val="24"/>
          <w:szCs w:val="24"/>
        </w:rPr>
        <w:t>.</w:t>
      </w:r>
      <w:r w:rsidR="007A0ECA">
        <w:rPr>
          <w:rFonts w:ascii="Times New Roman" w:hAnsi="Times New Roman" w:cs="Times New Roman"/>
          <w:sz w:val="24"/>
          <w:szCs w:val="24"/>
        </w:rPr>
        <w:t xml:space="preserve"> Wanita hamil yang memasuki trimester III dapat meningkatkan resiko </w:t>
      </w:r>
      <w:r w:rsidR="00AC61A0">
        <w:rPr>
          <w:rFonts w:ascii="Times New Roman" w:hAnsi="Times New Roman" w:cs="Times New Roman"/>
          <w:sz w:val="24"/>
          <w:szCs w:val="24"/>
        </w:rPr>
        <w:t xml:space="preserve">dua kali lebih tinggi pada trimester III </w:t>
      </w:r>
      <w:r w:rsidR="004009C6">
        <w:rPr>
          <w:rFonts w:ascii="Times New Roman" w:hAnsi="Times New Roman" w:cs="Times New Roman"/>
          <w:sz w:val="24"/>
          <w:szCs w:val="24"/>
        </w:rPr>
        <w:t>dibandingkan dengan trimester I</w:t>
      </w:r>
      <w:r w:rsidR="007A0ECA">
        <w:rPr>
          <w:rFonts w:ascii="Times New Roman" w:hAnsi="Times New Roman" w:cs="Times New Roman"/>
          <w:sz w:val="24"/>
          <w:szCs w:val="24"/>
        </w:rPr>
        <w:t xml:space="preserve"> dalam mengalami gangguan tidur</w:t>
      </w:r>
      <w:r w:rsidR="004009C6">
        <w:rPr>
          <w:rFonts w:ascii="Times New Roman" w:hAnsi="Times New Roman" w:cs="Times New Roman"/>
          <w:sz w:val="24"/>
          <w:szCs w:val="24"/>
        </w:rPr>
        <w:t>.</w:t>
      </w:r>
      <w:r w:rsidR="00797A9E">
        <w:rPr>
          <w:rFonts w:ascii="Times New Roman" w:hAnsi="Times New Roman" w:cs="Times New Roman"/>
          <w:sz w:val="24"/>
          <w:szCs w:val="24"/>
        </w:rPr>
        <w:fldChar w:fldCharType="begin" w:fldLock="1"/>
      </w:r>
      <w:r w:rsidR="003C0FE1">
        <w:rPr>
          <w:rFonts w:ascii="Times New Roman" w:hAnsi="Times New Roman" w:cs="Times New Roman"/>
          <w:sz w:val="24"/>
          <w:szCs w:val="24"/>
        </w:rPr>
        <w:instrText>ADDIN CSL_CITATION {"citationItems":[{"id":"ITEM-1","itemData":{"DOI":"10.1088/1748-605X/AAE3EF","ISSN":"1748-605X","PMID":"30249812","abstract":"Wattakaka volubilis, a medicinal plant, is known to exhibit various potential health benefits and has traditionally been used in Ayurveda for various medicinal applications. In the present study, phytochemicals hexadecanoic acid, octadecanoic acid and N,N-Diisopropyl(2,2,3,3,3-pentafluoropropyl)amine isolated from W. volubilis leaf extract were co-electrospun with gelatin nanofibers for meniscus and osteoblast cell attachment and proliferation. The electrospun nanofibers were characterized using suitable techniques such as a scanning electron microscope and Fourier transform infrared spectroscopy. The mechanical property of electrospun gelatin nanofibers and phytochemicals incorporated gelatin nanofibers were tensile tested. Both the control and phytochemical loaded nanofiber exhibited a similar stress-strain trend. The average diameter of the control and phytocompound loaded gelatin nanofiber was found to be 300 ± 5.5 nm and 483 ± 12 nm, respectively. The rate of biodegradation of the control and phytochemical loaded nanofiber was analyzed in a simulated body fluid. The cell attachment and proliferation were monitored using a fluorescence microscope after appropriate staining. The cell viability, DNA content, extracellular secretion confirmed that the phytocompound loaded gelatin nanofibers were non-toxic and enhanced the meniscus and osteoblast cell growth and proliferation. This phytocompound loaded gelatin matrix may be used as a potential scaffold for cartilage and bone tissue engineering applications.","author":[{"dropping-particle":"","family":"Venugopal","given":"Elakkiya","non-dropping-particle":"","parse-names":false,"suffix":""},{"dropping-particle":"","family":"Rajeswaran","given":"Narmadha","non-dropping-particle":"","parse-names":false,"suffix":""},{"dropping-particle":"","family":"Sahanand","given":"K. Santosh","non-dropping-particle":"","parse-names":false,"suffix":""},{"dropping-particle":"","family":"Bhattacharyya","given":"Amitava","non-dropping-particle":"","parse-names":false,"suffix":""},{"dropping-particle":"","family":"Rajendran","given":"Selvakumar","non-dropping-particle":"","parse-names":false,"suffix":""}],"container-title":"Biomedical Materials","id":"ITEM-1","issue":"1","issued":{"date-parts":[["2018","10","25"]]},"page":"015004","publisher":"IOP Publishing","title":"In vitro evaluation of phytochemical loaded electrospun gelatin nanofibers for application in bone and cartilage tissue engineering","type":"article-journal","volume":"14"},"uris":["http://www.mendeley.com/documents/?uuid=2eaf748d-be7b-3688-a8b1-431c2e298464"]}],"mendeley":{"formattedCitation":"[4]","plainTextFormattedCitation":"[4]","previouslyFormattedCitation":"[4]"},"properties":{"noteIndex":0},"schema":"https://github.com/citation-style-language/schema/raw/master/csl-citation.json"}</w:instrText>
      </w:r>
      <w:r w:rsidR="00797A9E">
        <w:rPr>
          <w:rFonts w:ascii="Times New Roman" w:hAnsi="Times New Roman" w:cs="Times New Roman"/>
          <w:sz w:val="24"/>
          <w:szCs w:val="24"/>
        </w:rPr>
        <w:fldChar w:fldCharType="separate"/>
      </w:r>
      <w:r w:rsidR="003C0FE1" w:rsidRPr="003C0FE1">
        <w:rPr>
          <w:rFonts w:ascii="Times New Roman" w:hAnsi="Times New Roman" w:cs="Times New Roman"/>
          <w:noProof/>
          <w:sz w:val="24"/>
          <w:szCs w:val="24"/>
        </w:rPr>
        <w:t>[4]</w:t>
      </w:r>
      <w:r w:rsidR="00797A9E">
        <w:rPr>
          <w:rFonts w:ascii="Times New Roman" w:hAnsi="Times New Roman" w:cs="Times New Roman"/>
          <w:sz w:val="24"/>
          <w:szCs w:val="24"/>
        </w:rPr>
        <w:fldChar w:fldCharType="end"/>
      </w:r>
      <w:r w:rsidR="004009C6">
        <w:rPr>
          <w:rFonts w:ascii="Times New Roman" w:hAnsi="Times New Roman" w:cs="Times New Roman"/>
          <w:sz w:val="24"/>
          <w:szCs w:val="24"/>
        </w:rPr>
        <w:t xml:space="preserve"> </w:t>
      </w:r>
      <w:r w:rsidR="00AC61A0">
        <w:rPr>
          <w:rFonts w:ascii="Times New Roman" w:hAnsi="Times New Roman" w:cs="Times New Roman"/>
          <w:sz w:val="24"/>
          <w:szCs w:val="24"/>
        </w:rPr>
        <w:t xml:space="preserve">Pada penelitian </w:t>
      </w:r>
      <w:r w:rsidR="00AC61A0" w:rsidRPr="005911CA">
        <w:rPr>
          <w:rFonts w:ascii="Times New Roman" w:hAnsi="Times New Roman" w:cs="Times New Roman"/>
          <w:sz w:val="24"/>
          <w:szCs w:val="24"/>
        </w:rPr>
        <w:t>Jamalzehi (2017)</w:t>
      </w:r>
      <w:r w:rsidR="007A0ECA">
        <w:rPr>
          <w:rFonts w:ascii="Times New Roman" w:hAnsi="Times New Roman" w:cs="Times New Roman"/>
          <w:sz w:val="24"/>
          <w:szCs w:val="24"/>
        </w:rPr>
        <w:t xml:space="preserve"> terdapat 25 % wanita </w:t>
      </w:r>
      <w:r w:rsidR="00AC61A0">
        <w:rPr>
          <w:rFonts w:ascii="Times New Roman" w:hAnsi="Times New Roman" w:cs="Times New Roman"/>
          <w:sz w:val="24"/>
          <w:szCs w:val="24"/>
        </w:rPr>
        <w:t xml:space="preserve">hamil </w:t>
      </w:r>
      <w:r w:rsidR="007A0ECA">
        <w:rPr>
          <w:rFonts w:ascii="Times New Roman" w:hAnsi="Times New Roman" w:cs="Times New Roman"/>
          <w:sz w:val="24"/>
          <w:szCs w:val="24"/>
        </w:rPr>
        <w:t>yang mengalami keluhan</w:t>
      </w:r>
      <w:r w:rsidR="00AC61A0">
        <w:rPr>
          <w:rFonts w:ascii="Times New Roman" w:hAnsi="Times New Roman" w:cs="Times New Roman"/>
          <w:sz w:val="24"/>
          <w:szCs w:val="24"/>
        </w:rPr>
        <w:t xml:space="preserve"> tidur pada trimes</w:t>
      </w:r>
      <w:r w:rsidR="007A0ECA">
        <w:rPr>
          <w:rFonts w:ascii="Times New Roman" w:hAnsi="Times New Roman" w:cs="Times New Roman"/>
          <w:sz w:val="24"/>
          <w:szCs w:val="24"/>
        </w:rPr>
        <w:t>ter  pertama dan mengalami peningkatan</w:t>
      </w:r>
      <w:r w:rsidR="00AC61A0">
        <w:rPr>
          <w:rFonts w:ascii="Times New Roman" w:hAnsi="Times New Roman" w:cs="Times New Roman"/>
          <w:sz w:val="24"/>
          <w:szCs w:val="24"/>
        </w:rPr>
        <w:t xml:space="preserve"> hampir 75 %</w:t>
      </w:r>
      <w:r w:rsidR="007A0ECA">
        <w:rPr>
          <w:rFonts w:ascii="Times New Roman" w:hAnsi="Times New Roman" w:cs="Times New Roman"/>
          <w:sz w:val="24"/>
          <w:szCs w:val="24"/>
        </w:rPr>
        <w:t xml:space="preserve"> pada trimester ke tiga. P</w:t>
      </w:r>
      <w:r w:rsidR="00AC61A0">
        <w:rPr>
          <w:rFonts w:ascii="Times New Roman" w:hAnsi="Times New Roman" w:cs="Times New Roman"/>
          <w:sz w:val="24"/>
          <w:szCs w:val="24"/>
        </w:rPr>
        <w:t>enelitian</w:t>
      </w:r>
      <w:r w:rsidR="007A0ECA">
        <w:rPr>
          <w:rFonts w:ascii="Times New Roman" w:hAnsi="Times New Roman" w:cs="Times New Roman"/>
          <w:sz w:val="24"/>
          <w:szCs w:val="24"/>
        </w:rPr>
        <w:t xml:space="preserve"> yang di lakukan</w:t>
      </w:r>
      <w:r w:rsidR="00AC61A0">
        <w:rPr>
          <w:rFonts w:ascii="Times New Roman" w:hAnsi="Times New Roman" w:cs="Times New Roman"/>
          <w:sz w:val="24"/>
          <w:szCs w:val="24"/>
        </w:rPr>
        <w:t xml:space="preserve"> di </w:t>
      </w:r>
      <w:r w:rsidR="007A0ECA">
        <w:rPr>
          <w:rFonts w:ascii="Times New Roman" w:hAnsi="Times New Roman" w:cs="Times New Roman"/>
          <w:sz w:val="24"/>
          <w:szCs w:val="24"/>
        </w:rPr>
        <w:t xml:space="preserve">RSUD Idaman Banjarbaru 70 % wanita hamil trimester III mengalami </w:t>
      </w:r>
      <w:r w:rsidR="00AC61A0">
        <w:rPr>
          <w:rFonts w:ascii="Times New Roman" w:hAnsi="Times New Roman" w:cs="Times New Roman"/>
          <w:sz w:val="24"/>
          <w:szCs w:val="24"/>
        </w:rPr>
        <w:t xml:space="preserve"> kuantitas tidur yang buruk, dan pada Wilayah </w:t>
      </w:r>
      <w:r w:rsidR="00AC61A0">
        <w:rPr>
          <w:rFonts w:ascii="Times New Roman" w:hAnsi="Times New Roman" w:cs="Times New Roman"/>
          <w:sz w:val="24"/>
          <w:szCs w:val="24"/>
        </w:rPr>
        <w:lastRenderedPageBreak/>
        <w:t xml:space="preserve">Kerja Puskesmas Gading Kota Surabaya, lebih dari 50 % ibu hamil mengalami kuantitas tidur </w:t>
      </w:r>
      <w:r w:rsidR="005911CA">
        <w:rPr>
          <w:rFonts w:ascii="Times New Roman" w:hAnsi="Times New Roman" w:cs="Times New Roman"/>
          <w:sz w:val="24"/>
          <w:szCs w:val="24"/>
        </w:rPr>
        <w:t>yang buruk.</w:t>
      </w:r>
      <w:r w:rsidR="00797A9E">
        <w:rPr>
          <w:rFonts w:ascii="Times New Roman" w:hAnsi="Times New Roman" w:cs="Times New Roman"/>
          <w:sz w:val="24"/>
          <w:szCs w:val="24"/>
        </w:rPr>
        <w:fldChar w:fldCharType="begin" w:fldLock="1"/>
      </w:r>
      <w:r w:rsidR="003C0FE1">
        <w:rPr>
          <w:rFonts w:ascii="Times New Roman" w:hAnsi="Times New Roman" w:cs="Times New Roman"/>
          <w:sz w:val="24"/>
          <w:szCs w:val="24"/>
        </w:rPr>
        <w:instrText>ADDIN CSL_CITATION {"citationItems":[{"id":"ITEM-1","itemData":{"author":[{"dropping-particle":"","family":"Maisaro","given":"","non-dropping-particle":"","parse-names":false,"suffix":""},{"dropping-particle":"","family":"Lestari","given":"Indah","non-dropping-particle":"","parse-names":false,"suffix":""},{"dropping-particle":"","family":"Dewi","given":"Catur Prasasti Lukita","non-dropping-particle":"","parse-names":false,"suffix":""}],"container-title":"Concept and Communication null","id":"ITEM-1","issue":"2","issued":{"date-parts":[["2019"]]},"page":"301-316","title":"Pengaruh Aromaterapi Lavender Terhadap Kualitas Tidur Ibu Hamil Trimester III Di Desa Ngrowo Desa Salen Kecamatan Bangsal Kabupaten Mojokerto","type":"article-journal","volume":"23"},"uris":["http://www.mendeley.com/documents/?uuid=4c3abfa9-c846-42d7-92cc-4908a2028fc0"]}],"mendeley":{"formattedCitation":"[5]","plainTextFormattedCitation":"[5]","previouslyFormattedCitation":"[5]"},"properties":{"noteIndex":0},"schema":"https://github.com/citation-style-language/schema/raw/master/csl-citation.json"}</w:instrText>
      </w:r>
      <w:r w:rsidR="00797A9E">
        <w:rPr>
          <w:rFonts w:ascii="Times New Roman" w:hAnsi="Times New Roman" w:cs="Times New Roman"/>
          <w:sz w:val="24"/>
          <w:szCs w:val="24"/>
        </w:rPr>
        <w:fldChar w:fldCharType="separate"/>
      </w:r>
      <w:r w:rsidR="003C0FE1" w:rsidRPr="003C0FE1">
        <w:rPr>
          <w:rFonts w:ascii="Times New Roman" w:hAnsi="Times New Roman" w:cs="Times New Roman"/>
          <w:noProof/>
          <w:sz w:val="24"/>
          <w:szCs w:val="24"/>
        </w:rPr>
        <w:t>[5]</w:t>
      </w:r>
      <w:r w:rsidR="00797A9E">
        <w:rPr>
          <w:rFonts w:ascii="Times New Roman" w:hAnsi="Times New Roman" w:cs="Times New Roman"/>
          <w:sz w:val="24"/>
          <w:szCs w:val="24"/>
        </w:rPr>
        <w:fldChar w:fldCharType="end"/>
      </w:r>
      <w:r w:rsidR="00AC61A0">
        <w:rPr>
          <w:rFonts w:ascii="Times New Roman" w:hAnsi="Times New Roman" w:cs="Times New Roman"/>
          <w:sz w:val="24"/>
          <w:szCs w:val="24"/>
        </w:rPr>
        <w:t xml:space="preserve"> </w:t>
      </w:r>
      <w:r w:rsidR="007A0ECA">
        <w:rPr>
          <w:rFonts w:ascii="Times New Roman" w:hAnsi="Times New Roman" w:cs="Times New Roman"/>
          <w:sz w:val="24"/>
          <w:szCs w:val="24"/>
        </w:rPr>
        <w:t xml:space="preserve">Terjadinya </w:t>
      </w:r>
      <w:r w:rsidR="007F6218">
        <w:rPr>
          <w:rFonts w:ascii="Times New Roman" w:hAnsi="Times New Roman" w:cs="Times New Roman"/>
          <w:sz w:val="24"/>
          <w:szCs w:val="24"/>
        </w:rPr>
        <w:t>permasalahan berupa gangguan tidur yang lebih banyak dialami pada ibu hamil dapat menyebabkan</w:t>
      </w:r>
      <w:r w:rsidR="00AC61A0" w:rsidRPr="009940B1">
        <w:rPr>
          <w:rFonts w:ascii="Times New Roman" w:hAnsi="Times New Roman" w:cs="Times New Roman"/>
          <w:sz w:val="24"/>
          <w:szCs w:val="24"/>
        </w:rPr>
        <w:t xml:space="preserve"> komplikasi pada kehamilannya </w:t>
      </w:r>
      <w:r w:rsidR="007F6218">
        <w:rPr>
          <w:rFonts w:ascii="Times New Roman" w:hAnsi="Times New Roman" w:cs="Times New Roman"/>
          <w:sz w:val="24"/>
          <w:szCs w:val="24"/>
        </w:rPr>
        <w:t>yang dalam hal ini akan berpengaruh kepada janinnya. Hal ini pun dapat memperburuk r</w:t>
      </w:r>
      <w:r w:rsidR="00AC61A0" w:rsidRPr="009940B1">
        <w:rPr>
          <w:rFonts w:ascii="Times New Roman" w:hAnsi="Times New Roman" w:cs="Times New Roman"/>
          <w:sz w:val="24"/>
          <w:szCs w:val="24"/>
        </w:rPr>
        <w:t xml:space="preserve">espons </w:t>
      </w:r>
      <w:r w:rsidR="007F6218">
        <w:rPr>
          <w:rFonts w:ascii="Times New Roman" w:hAnsi="Times New Roman" w:cs="Times New Roman"/>
          <w:sz w:val="24"/>
          <w:szCs w:val="24"/>
        </w:rPr>
        <w:t xml:space="preserve">inflamasi tubuh yang </w:t>
      </w:r>
      <w:r w:rsidR="00AC61A0">
        <w:rPr>
          <w:rFonts w:ascii="Times New Roman" w:hAnsi="Times New Roman" w:cs="Times New Roman"/>
          <w:sz w:val="24"/>
          <w:szCs w:val="24"/>
        </w:rPr>
        <w:t xml:space="preserve">menyebabkan </w:t>
      </w:r>
      <w:r w:rsidR="00AC61A0" w:rsidRPr="009940B1">
        <w:rPr>
          <w:rFonts w:ascii="Times New Roman" w:hAnsi="Times New Roman" w:cs="Times New Roman"/>
          <w:sz w:val="24"/>
          <w:szCs w:val="24"/>
        </w:rPr>
        <w:t>kelebihan</w:t>
      </w:r>
      <w:r w:rsidR="00AC61A0">
        <w:rPr>
          <w:rFonts w:ascii="Times New Roman" w:hAnsi="Times New Roman" w:cs="Times New Roman"/>
          <w:sz w:val="24"/>
          <w:szCs w:val="24"/>
        </w:rPr>
        <w:t xml:space="preserve"> </w:t>
      </w:r>
      <w:r w:rsidR="00AC61A0" w:rsidRPr="009940B1">
        <w:rPr>
          <w:rFonts w:ascii="Times New Roman" w:hAnsi="Times New Roman" w:cs="Times New Roman"/>
          <w:sz w:val="24"/>
          <w:szCs w:val="24"/>
        </w:rPr>
        <w:t>produksi sitokin</w:t>
      </w:r>
      <w:r w:rsidR="007F6218" w:rsidRPr="007F6218">
        <w:rPr>
          <w:rFonts w:ascii="Times New Roman" w:hAnsi="Times New Roman" w:cs="Times New Roman"/>
          <w:sz w:val="24"/>
          <w:szCs w:val="24"/>
        </w:rPr>
        <w:t xml:space="preserve"> </w:t>
      </w:r>
      <w:r w:rsidR="007F6218">
        <w:rPr>
          <w:rFonts w:ascii="Times New Roman" w:hAnsi="Times New Roman" w:cs="Times New Roman"/>
          <w:sz w:val="24"/>
          <w:szCs w:val="24"/>
        </w:rPr>
        <w:t>akibat g</w:t>
      </w:r>
      <w:r w:rsidR="007F6218" w:rsidRPr="009940B1">
        <w:rPr>
          <w:rFonts w:ascii="Times New Roman" w:hAnsi="Times New Roman" w:cs="Times New Roman"/>
          <w:sz w:val="24"/>
          <w:szCs w:val="24"/>
        </w:rPr>
        <w:t>angguan tidur pa</w:t>
      </w:r>
      <w:r w:rsidR="007F6218">
        <w:rPr>
          <w:rFonts w:ascii="Times New Roman" w:hAnsi="Times New Roman" w:cs="Times New Roman"/>
          <w:sz w:val="24"/>
          <w:szCs w:val="24"/>
        </w:rPr>
        <w:t>da ibu hamil</w:t>
      </w:r>
      <w:r w:rsidR="00AC61A0" w:rsidRPr="009940B1">
        <w:rPr>
          <w:rFonts w:ascii="Times New Roman" w:hAnsi="Times New Roman" w:cs="Times New Roman"/>
          <w:sz w:val="24"/>
          <w:szCs w:val="24"/>
        </w:rPr>
        <w:t>.</w:t>
      </w:r>
      <w:r w:rsidR="00AC61A0">
        <w:rPr>
          <w:rFonts w:ascii="Times New Roman" w:hAnsi="Times New Roman" w:cs="Times New Roman"/>
          <w:sz w:val="24"/>
          <w:szCs w:val="24"/>
        </w:rPr>
        <w:t xml:space="preserve"> </w:t>
      </w:r>
      <w:r w:rsidR="00800AC9">
        <w:rPr>
          <w:rFonts w:ascii="Times New Roman" w:hAnsi="Times New Roman" w:cs="Times New Roman"/>
          <w:sz w:val="24"/>
          <w:szCs w:val="24"/>
        </w:rPr>
        <w:t>Kondisi t</w:t>
      </w:r>
      <w:r w:rsidR="00AC61A0" w:rsidRPr="009940B1">
        <w:rPr>
          <w:rFonts w:ascii="Times New Roman" w:hAnsi="Times New Roman" w:cs="Times New Roman"/>
          <w:sz w:val="24"/>
          <w:szCs w:val="24"/>
        </w:rPr>
        <w:t>ubuh</w:t>
      </w:r>
      <w:r w:rsidR="00AC61A0">
        <w:rPr>
          <w:rFonts w:ascii="Times New Roman" w:hAnsi="Times New Roman" w:cs="Times New Roman"/>
          <w:sz w:val="24"/>
          <w:szCs w:val="24"/>
        </w:rPr>
        <w:t xml:space="preserve"> </w:t>
      </w:r>
      <w:r w:rsidR="00AC61A0" w:rsidRPr="009940B1">
        <w:rPr>
          <w:rFonts w:ascii="Times New Roman" w:hAnsi="Times New Roman" w:cs="Times New Roman"/>
          <w:sz w:val="24"/>
          <w:szCs w:val="24"/>
        </w:rPr>
        <w:t>yang</w:t>
      </w:r>
      <w:r w:rsidR="00AC61A0">
        <w:rPr>
          <w:rFonts w:ascii="Times New Roman" w:hAnsi="Times New Roman" w:cs="Times New Roman"/>
          <w:sz w:val="24"/>
          <w:szCs w:val="24"/>
        </w:rPr>
        <w:t xml:space="preserve"> </w:t>
      </w:r>
      <w:r w:rsidR="00800AC9">
        <w:rPr>
          <w:rFonts w:ascii="Times New Roman" w:hAnsi="Times New Roman" w:cs="Times New Roman"/>
          <w:sz w:val="24"/>
          <w:szCs w:val="24"/>
        </w:rPr>
        <w:t xml:space="preserve">mengalami </w:t>
      </w:r>
      <w:r w:rsidR="00AC61A0" w:rsidRPr="009940B1">
        <w:rPr>
          <w:rFonts w:ascii="Times New Roman" w:hAnsi="Times New Roman" w:cs="Times New Roman"/>
          <w:sz w:val="24"/>
          <w:szCs w:val="24"/>
        </w:rPr>
        <w:t>kelebihan</w:t>
      </w:r>
      <w:r w:rsidR="00AC61A0">
        <w:rPr>
          <w:rFonts w:ascii="Times New Roman" w:hAnsi="Times New Roman" w:cs="Times New Roman"/>
          <w:sz w:val="24"/>
          <w:szCs w:val="24"/>
        </w:rPr>
        <w:t xml:space="preserve"> </w:t>
      </w:r>
      <w:r w:rsidR="00AC61A0" w:rsidRPr="009940B1">
        <w:rPr>
          <w:rFonts w:ascii="Times New Roman" w:hAnsi="Times New Roman" w:cs="Times New Roman"/>
          <w:sz w:val="24"/>
          <w:szCs w:val="24"/>
        </w:rPr>
        <w:t>sitokin</w:t>
      </w:r>
      <w:r w:rsidR="00AC61A0">
        <w:rPr>
          <w:rFonts w:ascii="Times New Roman" w:hAnsi="Times New Roman" w:cs="Times New Roman"/>
          <w:sz w:val="24"/>
          <w:szCs w:val="24"/>
        </w:rPr>
        <w:t xml:space="preserve"> </w:t>
      </w:r>
      <w:r w:rsidR="00AC61A0" w:rsidRPr="009940B1">
        <w:rPr>
          <w:rFonts w:ascii="Times New Roman" w:hAnsi="Times New Roman" w:cs="Times New Roman"/>
          <w:sz w:val="24"/>
          <w:szCs w:val="24"/>
        </w:rPr>
        <w:t>dapat</w:t>
      </w:r>
      <w:r w:rsidR="00AC61A0">
        <w:rPr>
          <w:rFonts w:ascii="Times New Roman" w:hAnsi="Times New Roman" w:cs="Times New Roman"/>
          <w:sz w:val="24"/>
          <w:szCs w:val="24"/>
        </w:rPr>
        <w:t xml:space="preserve"> </w:t>
      </w:r>
      <w:r w:rsidR="00AC61A0" w:rsidRPr="009940B1">
        <w:rPr>
          <w:rFonts w:ascii="Times New Roman" w:hAnsi="Times New Roman" w:cs="Times New Roman"/>
          <w:sz w:val="24"/>
          <w:szCs w:val="24"/>
        </w:rPr>
        <w:t>mengganggu</w:t>
      </w:r>
      <w:r w:rsidR="00AC61A0">
        <w:rPr>
          <w:rFonts w:ascii="Times New Roman" w:hAnsi="Times New Roman" w:cs="Times New Roman"/>
          <w:sz w:val="24"/>
          <w:szCs w:val="24"/>
        </w:rPr>
        <w:t xml:space="preserve"> </w:t>
      </w:r>
      <w:r w:rsidR="00AC61A0" w:rsidRPr="009940B1">
        <w:rPr>
          <w:rFonts w:ascii="Times New Roman" w:hAnsi="Times New Roman" w:cs="Times New Roman"/>
          <w:sz w:val="24"/>
          <w:szCs w:val="24"/>
        </w:rPr>
        <w:t>arteri</w:t>
      </w:r>
      <w:r w:rsidR="00AC61A0">
        <w:rPr>
          <w:rFonts w:ascii="Times New Roman" w:hAnsi="Times New Roman" w:cs="Times New Roman"/>
          <w:sz w:val="24"/>
          <w:szCs w:val="24"/>
        </w:rPr>
        <w:t xml:space="preserve"> </w:t>
      </w:r>
      <w:r w:rsidR="00AC61A0" w:rsidRPr="009940B1">
        <w:rPr>
          <w:rFonts w:ascii="Times New Roman" w:hAnsi="Times New Roman" w:cs="Times New Roman"/>
          <w:sz w:val="24"/>
          <w:szCs w:val="24"/>
        </w:rPr>
        <w:t xml:space="preserve">tulang belakang yang mengarah ke plasenta </w:t>
      </w:r>
      <w:r w:rsidR="00800AC9">
        <w:rPr>
          <w:rFonts w:ascii="Times New Roman" w:hAnsi="Times New Roman" w:cs="Times New Roman"/>
          <w:sz w:val="24"/>
          <w:szCs w:val="24"/>
        </w:rPr>
        <w:t>hal ini dapat mengakibatkan timbulnya</w:t>
      </w:r>
      <w:r w:rsidR="00AC61A0" w:rsidRPr="009940B1">
        <w:rPr>
          <w:rFonts w:ascii="Times New Roman" w:hAnsi="Times New Roman" w:cs="Times New Roman"/>
          <w:sz w:val="24"/>
          <w:szCs w:val="24"/>
        </w:rPr>
        <w:t xml:space="preserve"> penyakit pembuluh darah da</w:t>
      </w:r>
      <w:r w:rsidR="00800AC9">
        <w:rPr>
          <w:rFonts w:ascii="Times New Roman" w:hAnsi="Times New Roman" w:cs="Times New Roman"/>
          <w:sz w:val="24"/>
          <w:szCs w:val="24"/>
        </w:rPr>
        <w:t>n juga meningkatkan resiko kelahiran</w:t>
      </w:r>
      <w:r w:rsidR="00AC61A0">
        <w:rPr>
          <w:rFonts w:ascii="Times New Roman" w:hAnsi="Times New Roman" w:cs="Times New Roman"/>
          <w:sz w:val="24"/>
          <w:szCs w:val="24"/>
        </w:rPr>
        <w:t xml:space="preserve"> premature.</w:t>
      </w:r>
      <w:r w:rsidR="00797A9E">
        <w:rPr>
          <w:rFonts w:ascii="Times New Roman" w:hAnsi="Times New Roman" w:cs="Times New Roman"/>
          <w:sz w:val="24"/>
          <w:szCs w:val="24"/>
        </w:rPr>
        <w:fldChar w:fldCharType="begin" w:fldLock="1"/>
      </w:r>
      <w:r w:rsidR="00672D6C">
        <w:rPr>
          <w:rFonts w:ascii="Times New Roman" w:hAnsi="Times New Roman" w:cs="Times New Roman"/>
          <w:sz w:val="24"/>
          <w:szCs w:val="24"/>
        </w:rPr>
        <w:instrText>ADDIN CSL_CITATION {"citationItems":[{"id":"ITEM-1","itemData":{"DOI":"10.31983/jkb.v8i1.3733","abstract":"Preeclampsia is one of the causes of the high maternal mortality rate (MMR) in Indonesia. In Banyumas District, preeclampsia is the highest cause of MMR in JanuaryJune 2018 period. One of the risk factors of preeclampsia is the stress level in pregnancy. Prolonged levels of stress can lead to psychological changes in increased levels of adrenal and cortisol hormones. Non-pharmacological treatment techniques that can be used are music therapy and aromatherapy. The purpose of this study was to determine the effect of the addition of music and aromatherapy therapy on pregnancy class on the stress level of pregnant women. This research is a miniriset with the type of pre-experimental research using one group pretest posttest design. A sample of 20 pregnant women who attended pregnancy class. Measurement of stress levels was carried out before and after the intervention using the Perseived Stress Scale (PSS). The mean level stress before the intervention 18.60 with minimum value 12 and maximum value 27. Meanwhile, the mean level stress after intervention 18.30 with minimum value 11 and maximum value 27. There was decrease in stress levels 0.30. Based on the results of the study, it is expected that the increase in pregnancy class is accompanied by the addition of non-pharmacological therapies to overcome psychological problems in pregnant women such as music therapy and aromatherapy. Keywords: pregnancy class; music therapy; aromatherapy; stress; preeclampsia","author":[{"dropping-particle":"","family":"Primawati P","given":"Ananti Setya","non-dropping-particle":"","parse-names":false,"suffix":""},{"dropping-particle":"","family":"Nurul W","given":"Melyana","non-dropping-particle":"","parse-names":false,"suffix":""},{"dropping-particle":"","family":"Admini3","given":"","non-dropping-particle":"","parse-names":false,"suffix":""}],"container-title":"Jurnal Kebidanan","id":"ITEM-1","issue":"1","issued":{"date-parts":[["2018"]]},"page":"37-43","title":"Penurunan Tingkat Stres Ibu Hamil Dengan Terapi Musik Dan Aromatherapy Pada Kelas Ibu Kebidanan","type":"article-journal","volume":"8"},"uris":["http://www.mendeley.com/documents/?uuid=a7d11539-11df-3022-b919-e16995359847"]}],"mendeley":{"formattedCitation":"[6]","plainTextFormattedCitation":"[6]","previouslyFormattedCitation":"[6]"},"properties":{"noteIndex":0},"schema":"https://github.com/citation-style-language/schema/raw/master/csl-citation.json"}</w:instrText>
      </w:r>
      <w:r w:rsidR="00797A9E">
        <w:rPr>
          <w:rFonts w:ascii="Times New Roman" w:hAnsi="Times New Roman" w:cs="Times New Roman"/>
          <w:sz w:val="24"/>
          <w:szCs w:val="24"/>
        </w:rPr>
        <w:fldChar w:fldCharType="separate"/>
      </w:r>
      <w:r w:rsidR="004D4DCA" w:rsidRPr="004D4DCA">
        <w:rPr>
          <w:rFonts w:ascii="Times New Roman" w:hAnsi="Times New Roman" w:cs="Times New Roman"/>
          <w:noProof/>
          <w:sz w:val="24"/>
          <w:szCs w:val="24"/>
        </w:rPr>
        <w:t>[6]</w:t>
      </w:r>
      <w:r w:rsidR="00797A9E">
        <w:rPr>
          <w:rFonts w:ascii="Times New Roman" w:hAnsi="Times New Roman" w:cs="Times New Roman"/>
          <w:sz w:val="24"/>
          <w:szCs w:val="24"/>
        </w:rPr>
        <w:fldChar w:fldCharType="end"/>
      </w:r>
    </w:p>
    <w:p w:rsidR="00AC61A0" w:rsidRDefault="00AC61A0" w:rsidP="00DD363C">
      <w:pPr>
        <w:tabs>
          <w:tab w:val="left" w:pos="3544"/>
        </w:tabs>
        <w:spacing w:line="240" w:lineRule="auto"/>
        <w:ind w:right="16" w:firstLine="567"/>
        <w:jc w:val="both"/>
        <w:rPr>
          <w:rFonts w:ascii="Times New Roman" w:hAnsi="Times New Roman" w:cs="Times New Roman"/>
          <w:sz w:val="24"/>
          <w:szCs w:val="24"/>
        </w:rPr>
      </w:pPr>
      <w:r>
        <w:rPr>
          <w:rFonts w:ascii="Times New Roman" w:hAnsi="Times New Roman" w:cs="Times New Roman"/>
          <w:sz w:val="24"/>
          <w:szCs w:val="24"/>
        </w:rPr>
        <w:t>Penggunaan aromaterapi lavender dapat membantu mengurangi ibu hamil trimester III yang mengalami gangguan tidur karena dapat memberikan ketenangan dan relaksasi pada saraf dan otot-otot yang tegang dan hal ini akan membantu ibu hamil untuk men</w:t>
      </w:r>
      <w:r w:rsidR="00D33857">
        <w:rPr>
          <w:rFonts w:ascii="Times New Roman" w:hAnsi="Times New Roman" w:cs="Times New Roman"/>
          <w:sz w:val="24"/>
          <w:szCs w:val="24"/>
        </w:rPr>
        <w:t>ingkatkan kualitas dan lama</w:t>
      </w:r>
      <w:r>
        <w:rPr>
          <w:rFonts w:ascii="Times New Roman" w:hAnsi="Times New Roman" w:cs="Times New Roman"/>
          <w:sz w:val="24"/>
          <w:szCs w:val="24"/>
        </w:rPr>
        <w:t xml:space="preserve"> tidurnya. Pemberian aromaterapi lebih aman pada ibu hamil daripada pemakaian obat tidur yang tidak diperbolehkan pada ibu hamil. Pemberian aromaterapi dengan cara inhalasi lebih cepat diabsorpsi dibandingkan dengan pemberian obat oral, karena proses inhalasi melewati saluran nafas dan epitel paru-paru dan hanya memerlukan waktu beberapa detik untuk sampai ke dalam sistem peredaran darah. Tujuan penelitian i</w:t>
      </w:r>
      <w:r w:rsidR="00D33857">
        <w:rPr>
          <w:rFonts w:ascii="Times New Roman" w:hAnsi="Times New Roman" w:cs="Times New Roman"/>
          <w:sz w:val="24"/>
          <w:szCs w:val="24"/>
        </w:rPr>
        <w:t>ni adalah menganalisi</w:t>
      </w:r>
      <w:r>
        <w:rPr>
          <w:rFonts w:ascii="Times New Roman" w:hAnsi="Times New Roman" w:cs="Times New Roman"/>
          <w:sz w:val="24"/>
          <w:szCs w:val="24"/>
        </w:rPr>
        <w:t xml:space="preserve"> pengaruh pemberian aromaterapi lavende</w:t>
      </w:r>
      <w:r w:rsidR="00D33857">
        <w:rPr>
          <w:rFonts w:ascii="Times New Roman" w:hAnsi="Times New Roman" w:cs="Times New Roman"/>
          <w:sz w:val="24"/>
          <w:szCs w:val="24"/>
        </w:rPr>
        <w:t>r terhadap peningkatan lama</w:t>
      </w:r>
      <w:r>
        <w:rPr>
          <w:rFonts w:ascii="Times New Roman" w:hAnsi="Times New Roman" w:cs="Times New Roman"/>
          <w:sz w:val="24"/>
          <w:szCs w:val="24"/>
        </w:rPr>
        <w:t xml:space="preserve"> tidur pada ibu hamil trimester III</w:t>
      </w:r>
      <w:r w:rsidR="008B4867">
        <w:rPr>
          <w:rFonts w:ascii="Times New Roman" w:hAnsi="Times New Roman" w:cs="Times New Roman"/>
          <w:sz w:val="24"/>
          <w:szCs w:val="24"/>
        </w:rPr>
        <w:t>.</w:t>
      </w:r>
    </w:p>
    <w:p w:rsidR="003B5631" w:rsidRDefault="003B5631" w:rsidP="00DD363C">
      <w:pPr>
        <w:spacing w:line="240" w:lineRule="auto"/>
        <w:jc w:val="both"/>
        <w:rPr>
          <w:rFonts w:ascii="Times New Roman" w:hAnsi="Times New Roman" w:cs="Times New Roman"/>
          <w:sz w:val="24"/>
          <w:szCs w:val="24"/>
        </w:rPr>
      </w:pPr>
    </w:p>
    <w:p w:rsidR="003B5631" w:rsidRPr="003B5631" w:rsidRDefault="003B5631" w:rsidP="00DD363C">
      <w:pPr>
        <w:spacing w:line="240" w:lineRule="auto"/>
        <w:jc w:val="both"/>
        <w:rPr>
          <w:rFonts w:ascii="Times New Roman" w:hAnsi="Times New Roman" w:cs="Times New Roman"/>
          <w:b/>
          <w:sz w:val="24"/>
          <w:szCs w:val="24"/>
        </w:rPr>
      </w:pPr>
      <w:r w:rsidRPr="003B5631">
        <w:rPr>
          <w:rFonts w:ascii="Times New Roman" w:hAnsi="Times New Roman" w:cs="Times New Roman"/>
          <w:b/>
          <w:sz w:val="24"/>
          <w:szCs w:val="24"/>
        </w:rPr>
        <w:t>TINJAUAN PUSTAKA</w:t>
      </w:r>
    </w:p>
    <w:p w:rsidR="00AF6379" w:rsidRPr="007E54CA" w:rsidRDefault="00644A64" w:rsidP="007E54CA">
      <w:pPr>
        <w:pStyle w:val="ListParagraph"/>
        <w:ind w:left="0" w:firstLine="720"/>
        <w:rPr>
          <w:sz w:val="24"/>
          <w:szCs w:val="24"/>
        </w:rPr>
      </w:pPr>
      <w:r>
        <w:rPr>
          <w:sz w:val="24"/>
          <w:szCs w:val="24"/>
        </w:rPr>
        <w:t>Proses Tidur merupakan</w:t>
      </w:r>
      <w:r w:rsidR="00AF6379" w:rsidRPr="00D43C80">
        <w:rPr>
          <w:sz w:val="24"/>
          <w:szCs w:val="24"/>
        </w:rPr>
        <w:t xml:space="preserve"> </w:t>
      </w:r>
      <w:r>
        <w:rPr>
          <w:sz w:val="24"/>
          <w:szCs w:val="24"/>
        </w:rPr>
        <w:t xml:space="preserve">suatu proses yang berlangsung secara </w:t>
      </w:r>
      <w:r w:rsidR="00AF6379" w:rsidRPr="00D43C80">
        <w:rPr>
          <w:sz w:val="24"/>
          <w:szCs w:val="24"/>
        </w:rPr>
        <w:t xml:space="preserve">fisiologis dimana terjadi proses yang berputar secara </w:t>
      </w:r>
      <w:r>
        <w:rPr>
          <w:sz w:val="24"/>
          <w:szCs w:val="24"/>
        </w:rPr>
        <w:t>silih berganti</w:t>
      </w:r>
      <w:r w:rsidR="00AF6379" w:rsidRPr="00D43C80">
        <w:rPr>
          <w:sz w:val="24"/>
          <w:szCs w:val="24"/>
        </w:rPr>
        <w:t xml:space="preserve"> dengan </w:t>
      </w:r>
      <w:r>
        <w:rPr>
          <w:sz w:val="24"/>
          <w:szCs w:val="24"/>
        </w:rPr>
        <w:t xml:space="preserve">waktu disaat seseorang </w:t>
      </w:r>
      <w:r w:rsidR="00AF6379" w:rsidRPr="00D43C80">
        <w:rPr>
          <w:sz w:val="24"/>
          <w:szCs w:val="24"/>
        </w:rPr>
        <w:t>lebih l</w:t>
      </w:r>
      <w:r w:rsidR="00AF6379">
        <w:rPr>
          <w:sz w:val="24"/>
          <w:szCs w:val="24"/>
        </w:rPr>
        <w:t>ama dari keterjagaan.</w:t>
      </w:r>
      <w:r w:rsidR="00797A9E">
        <w:rPr>
          <w:sz w:val="24"/>
          <w:szCs w:val="24"/>
        </w:rPr>
        <w:fldChar w:fldCharType="begin" w:fldLock="1"/>
      </w:r>
      <w:r w:rsidR="00324B81">
        <w:rPr>
          <w:sz w:val="24"/>
          <w:szCs w:val="24"/>
        </w:rPr>
        <w:instrText>ADDIN CSL_CITATION {"citationItems":[{"id":"ITEM-1","itemData":{"DOI":"10.18860/JIM.V2I1.5009","ISSN":"2550-0074","abstract":"&lt;p&gt;Sekitar 50% orang lanjut usia mengalami kesulitan tidur gangguan tidur memberikan pengaruh negatif yang signifikan pada kesehatan fisik dan mental, terutama pada orang lanjut usia. Gangguan tidur pada orangtua dapat bersifat akut atau kronis, dapat disebabkan karena faktor intrinsik atau gangguan tidur primer atau sekunder akibat penyakit lain, gangguan psikologis atau fisik, faktor lingkungan dan efek samping obat. Gangguan tidur dapat mempengaruhi kualitas hidup pada orangtua, menurunkan status imunologi, gangguan hormonal dan endokrinologi, serta penurunan fungsi kognitif. Manajemen untuk gangguan tidur ini meliputi terapi non-farmakologis dan farmakologis. Perubahan perilaku dan modifikasi diet pada beberapa penyebab gangguan tidur terbukti efektif. Intervensi non-farmakologis seperti &lt;em&gt;sleep hygiene&lt;/em&gt; dan terapi perilaku kognitif merupakan terapi lini pertama pada berbagai gangguan tidur.&lt;/p&gt;","author":[{"dropping-particle":"","family":"Sunarti","given":"Sri","non-dropping-particle":"","parse-names":false,"suffix":""},{"dropping-particle":"","family":"Helena","given":"Helena","non-dropping-particle":"","parse-names":false,"suffix":""}],"container-title":"Journal of Islamic Medicine","id":"ITEM-1","issue":"1","issued":{"date-parts":[["2018","4","23"]]},"page":"1","publisher":"Maulana Malik Ibrahim State Islamic University","title":"Gangguan Tidur pada Lanjut Usia","type":"article-journal","volume":"2"},"uris":["http://www.mendeley.com/documents/?uuid=6b7f66c7-008a-3915-89ea-d22e587447de"]}],"mendeley":{"formattedCitation":"[7]","plainTextFormattedCitation":"[7]","previouslyFormattedCitation":"[7]"},"properties":{"noteIndex":0},"schema":"https://github.com/citation-style-language/schema/raw/master/csl-citation.json"}</w:instrText>
      </w:r>
      <w:r w:rsidR="00797A9E">
        <w:rPr>
          <w:sz w:val="24"/>
          <w:szCs w:val="24"/>
        </w:rPr>
        <w:fldChar w:fldCharType="separate"/>
      </w:r>
      <w:r w:rsidR="00772483" w:rsidRPr="00772483">
        <w:rPr>
          <w:noProof/>
          <w:sz w:val="24"/>
          <w:szCs w:val="24"/>
        </w:rPr>
        <w:t>[7]</w:t>
      </w:r>
      <w:r w:rsidR="00797A9E">
        <w:rPr>
          <w:sz w:val="24"/>
          <w:szCs w:val="24"/>
        </w:rPr>
        <w:fldChar w:fldCharType="end"/>
      </w:r>
      <w:r w:rsidR="00772483">
        <w:rPr>
          <w:sz w:val="24"/>
          <w:szCs w:val="24"/>
        </w:rPr>
        <w:t xml:space="preserve"> </w:t>
      </w:r>
      <w:r>
        <w:rPr>
          <w:sz w:val="24"/>
          <w:szCs w:val="24"/>
        </w:rPr>
        <w:t>Setiap manusia harus memperoleh kebutuhan fisiologis berupa kebutuhan tidur. Setiap orang memerlukan kebutuhan tidur yang berbeda-beda , dimana kebutuhan tidur ini bergantung dari usia dan jenis kelamin</w:t>
      </w:r>
      <w:r w:rsidR="004D4DCA">
        <w:rPr>
          <w:sz w:val="24"/>
          <w:szCs w:val="24"/>
        </w:rPr>
        <w:t>.</w:t>
      </w:r>
      <w:r w:rsidR="00797A9E">
        <w:rPr>
          <w:sz w:val="24"/>
          <w:szCs w:val="24"/>
        </w:rPr>
        <w:fldChar w:fldCharType="begin" w:fldLock="1"/>
      </w:r>
      <w:r w:rsidR="00324B81">
        <w:rPr>
          <w:sz w:val="24"/>
          <w:szCs w:val="24"/>
        </w:rPr>
        <w:instrText>ADDIN CSL_CITATION {"citationItems":[{"id":"ITEM-1","itemData":{"author":[{"dropping-particle":"","family":"Farencia Lily","given":"Susanto","non-dropping-particle":"","parse-names":false,"suffix":""}],"id":"ITEM-1","issued":{"date-parts":[["2021"]]},"number-of-pages":"25-35","publisher":"Universitas Muhammadyah Malang","title":"PENGARUH AROMATERAPI LAVENDER TERHADAP KUANTITAS TIDUR IBU HAMIL TRIMESTER TIGA - UMM Institutional Repository","type":"thesis"},"uris":["http://www.mendeley.com/documents/?uuid=0bea676d-ac28-3037-8c86-180d4ec36e98"]}],"mendeley":{"formattedCitation":"[8]","plainTextFormattedCitation":"[8]","previouslyFormattedCitation":"[8]"},"properties":{"noteIndex":0},"schema":"https://github.com/citation-style-language/schema/raw/master/csl-citation.json"}</w:instrText>
      </w:r>
      <w:r w:rsidR="00797A9E">
        <w:rPr>
          <w:sz w:val="24"/>
          <w:szCs w:val="24"/>
        </w:rPr>
        <w:fldChar w:fldCharType="separate"/>
      </w:r>
      <w:r w:rsidR="00772483" w:rsidRPr="00772483">
        <w:rPr>
          <w:noProof/>
          <w:sz w:val="24"/>
          <w:szCs w:val="24"/>
        </w:rPr>
        <w:t>[8]</w:t>
      </w:r>
      <w:r w:rsidR="00797A9E">
        <w:rPr>
          <w:sz w:val="24"/>
          <w:szCs w:val="24"/>
        </w:rPr>
        <w:fldChar w:fldCharType="end"/>
      </w:r>
      <w:r w:rsidR="00AF6379">
        <w:rPr>
          <w:sz w:val="24"/>
          <w:szCs w:val="24"/>
        </w:rPr>
        <w:t xml:space="preserve"> </w:t>
      </w:r>
      <w:r>
        <w:rPr>
          <w:sz w:val="24"/>
          <w:szCs w:val="24"/>
        </w:rPr>
        <w:t xml:space="preserve">Proses tidur merupakan keadaan seseorang yang tidak sadar, dan seseorang dapat terbangun dari tidur apabila </w:t>
      </w:r>
      <w:r>
        <w:rPr>
          <w:sz w:val="24"/>
          <w:szCs w:val="24"/>
        </w:rPr>
        <w:lastRenderedPageBreak/>
        <w:t>terdapat rangsangan atau stimulus dari paparan lingkungan luar.</w:t>
      </w:r>
      <w:r w:rsidR="00C32F85">
        <w:rPr>
          <w:sz w:val="24"/>
          <w:szCs w:val="24"/>
        </w:rPr>
        <w:t xml:space="preserve"> Periode tidur dalam hal ini adalah suatu proses dalam fase istirahat yang dilakukan secara jasmani dan rohani dari seluruh aktivitas yang dilakukan sebelumnya. Seseorang dalam posisi tidur, tubuh akan berada dalam fase istirahat akan tetapi otak tidak mengalami istirahat secara penuh</w:t>
      </w:r>
      <w:r w:rsidR="007E54CA">
        <w:rPr>
          <w:sz w:val="24"/>
          <w:szCs w:val="24"/>
        </w:rPr>
        <w:t xml:space="preserve"> dan masih berada dalam fase bekerja walaupun saat tidur. Posisi seseorang saat tidur, walaupun fisik tubuh seseorang istirahat, tetapi otaknya melakukan pemulihan untuk mencapai tingkat kesadaran yang lebih baik</w:t>
      </w:r>
      <w:r w:rsidR="00AF6379" w:rsidRPr="007E54CA">
        <w:rPr>
          <w:sz w:val="24"/>
          <w:szCs w:val="24"/>
        </w:rPr>
        <w:t>.</w:t>
      </w:r>
      <w:r w:rsidR="00797A9E" w:rsidRPr="007E54CA">
        <w:rPr>
          <w:sz w:val="24"/>
          <w:szCs w:val="24"/>
        </w:rPr>
        <w:fldChar w:fldCharType="begin" w:fldLock="1"/>
      </w:r>
      <w:r w:rsidR="00324B81" w:rsidRPr="007E54CA">
        <w:rPr>
          <w:sz w:val="24"/>
          <w:szCs w:val="24"/>
        </w:rPr>
        <w:instrText>ADDIN CSL_CITATION {"citationItems":[{"id":"ITEM-1","itemData":{"DOI":"10.5281/JNERSCOMMUNITY.V11I2.1135","ISSN":"2541-2957","abstract":"Semakin bertambahnya usia kehamilan maka kualitas tidurnya dapat berkurang. Dilaporkan bahwa sekitar 60% ibu hamil trimester akhir mengalami kelelahan dan &amp;gt;75% mengalami gangguan tidur. Namun keluhan tersebut sering diabaikan, padahal hal tersebut dapat mengakibatkan peningkatan risiko hipertensi gestasional, diabetes, prematuritas, dan depresi pascapersalinan. Gangguan tidur juga dapat menyebabkan fetal distress pada janin dengan ditandai peningkatan denyut jantung janin yang jika dibiarkan akan membuat bayi hiperaktif dan depresi. Upaya-upaya untuk mengatasi gangguan tidur ini adalah dengan kombinasi yoga dan inhalansi aromaterapi lavender. Oleh karena itu peneliti memperkirakan penerapan prenatal gentle yoga  dan  inhalasi aromaterapi lavender akan lebih efektif dapat mempengaruhi kualitas tidur pada ibu hamil.\nDesain penelitian menggunakan quasy experiment (two group pre-post test design), pada ibu hamil trimester III di BPM Lita Anggraeni, Surabaya sebanyak 30 orang dengan teknik pengambilan sampel purposive sampling. Pengumpulan data dengan kuisoner skala  Pittsburgh Sleep Quality Index (PSQI) versi bahasa Indonesi untuk mengetahui kualitas tidur responden.\nTerdapat pengaruh signifikan kombinasi latihan prenatal gentle yoga dan inhalasi aromaterapi lavender dalam meningkatkan kualitas tidur pada kelompok perlakuan dengan nilai p =0,011 atau p &amp;lt;0,05.  Ada perbedaan signifikan kualitas tidur dikelompok perlakuan dan dikelompok kontrol, yaitu nilai p =0,004 atau p &amp;lt;0,05.\nGerakan pada Prenatal gentle yoga dan aroma lavender dapat mendorong dan merangsang pengeluaran endorfin yang berdampak tubuh rileks dan timbul rasa nyaman sehingga dapat mudah untuk tertidur. Dengan berlatih kombinasi prenatal gentle yoga serta inhalasi aromaterapi lavender secara rutin dapat meningkatkan kualitas tidur secara alamiah, mudah dan aman tanpa pengobatan farmakologi yang dapat menganggu kesehatan ibu dan janin.\nKata kunci: Kehamilan, Kualitas Tidur, Lavender, Yoga\nDOI: 10.5281/zenodo.4771694","author":[{"dropping-particle":"","family":"Romadhona","given":"Shinta Wurdiana","non-dropping-particle":"","parse-names":false,"suffix":""},{"dropping-particle":"","family":"Primihastuti","given":"Dianita","non-dropping-particle":"","parse-names":false,"suffix":""},{"dropping-particle":"","family":"Stikes","given":"</w:instrText>
      </w:r>
      <w:r w:rsidR="00324B81" w:rsidRPr="007E54CA">
        <w:rPr>
          <w:sz w:val="24"/>
          <w:szCs w:val="24"/>
        </w:rPr>
        <w:instrText>","non-dropping-particle":"","parse-names":false,"suffix":""},{"dropping-particle":"","family":"Booth Surabaya","given":"William","non-dropping-particle":"","parse-names":false,"suffix":""}],"container-title":"Journals of Ners Community","id":"ITEM-1","issue":"2","issued":{"date-parts":[["2020","11","17"]]},"page":"166-178","title":"PENERAPAN LATIHAN PRENATAL GENTLE YOGA  DAN INHALASI AROMATERAPI LAVENDER DALAM MENINGKATKAN KUALITAS TIDUR IBU HAMIL","type":"article-journal","volume":"11"},"uris":["http://www.mendeley.com/documents/?uuid=763ea079-e3cb-3a8e-bfd8-5e7aacf19d4b"]}],"mendeley":{"formattedCitation":"[9]","plainTextFormattedCitation":"[9]","previouslyFormattedCitation":"[9]"},"properties":{"noteIndex":0},"schema":"https://github.com/citation-style-language/schema/raw/master/csl-citation.json"}</w:instrText>
      </w:r>
      <w:r w:rsidR="00797A9E" w:rsidRPr="007E54CA">
        <w:rPr>
          <w:sz w:val="24"/>
          <w:szCs w:val="24"/>
        </w:rPr>
        <w:fldChar w:fldCharType="separate"/>
      </w:r>
      <w:r w:rsidR="00772483" w:rsidRPr="007E54CA">
        <w:rPr>
          <w:noProof/>
          <w:sz w:val="24"/>
          <w:szCs w:val="24"/>
        </w:rPr>
        <w:t>[9]</w:t>
      </w:r>
      <w:r w:rsidR="00797A9E" w:rsidRPr="007E54CA">
        <w:rPr>
          <w:sz w:val="24"/>
          <w:szCs w:val="24"/>
        </w:rPr>
        <w:fldChar w:fldCharType="end"/>
      </w:r>
    </w:p>
    <w:p w:rsidR="00AC61A0" w:rsidRPr="00C45E7E" w:rsidRDefault="007E54CA" w:rsidP="00C45E7E">
      <w:pPr>
        <w:pStyle w:val="ListParagraph"/>
        <w:ind w:left="0" w:firstLine="720"/>
        <w:rPr>
          <w:sz w:val="24"/>
          <w:szCs w:val="24"/>
        </w:rPr>
      </w:pPr>
      <w:r>
        <w:rPr>
          <w:sz w:val="24"/>
          <w:szCs w:val="24"/>
        </w:rPr>
        <w:t>Jumlah tidur seseorang atau k</w:t>
      </w:r>
      <w:r w:rsidR="00AC61A0">
        <w:rPr>
          <w:sz w:val="24"/>
          <w:szCs w:val="24"/>
        </w:rPr>
        <w:t xml:space="preserve">uantitas tidur </w:t>
      </w:r>
      <w:r>
        <w:rPr>
          <w:sz w:val="24"/>
          <w:szCs w:val="24"/>
        </w:rPr>
        <w:t xml:space="preserve">merupakan </w:t>
      </w:r>
      <w:r w:rsidR="00AC61A0">
        <w:rPr>
          <w:sz w:val="24"/>
          <w:szCs w:val="24"/>
        </w:rPr>
        <w:t>durasi</w:t>
      </w:r>
      <w:r>
        <w:rPr>
          <w:sz w:val="24"/>
          <w:szCs w:val="24"/>
        </w:rPr>
        <w:t xml:space="preserve"> seseorang atau waktu</w:t>
      </w:r>
      <w:r w:rsidR="005B18DB">
        <w:rPr>
          <w:sz w:val="24"/>
          <w:szCs w:val="24"/>
        </w:rPr>
        <w:t xml:space="preserve"> yang dihitung pada saat tidur. </w:t>
      </w:r>
      <w:r w:rsidR="000849B7">
        <w:rPr>
          <w:sz w:val="24"/>
          <w:szCs w:val="24"/>
        </w:rPr>
        <w:t xml:space="preserve">Seluruh waktu tidur seseorang merupakan kuantitas tidur. Seseorang memerlukan jumlah waktu tidur yang berbeda-beda sesuai dengan kebutuhan. Masing – masing orang dewasa memerlukan waktu tidur malam rata-rata 6-8 jam hal ini tergantung pada kondisi dari dalam diri seseorang. Seseorang dikatakan memiliki tidur yang baik jika durasi atau waktu yang dihabiskan untuk tidur tercukupi dan sesuai </w:t>
      </w:r>
      <w:r w:rsidR="00C45E7E">
        <w:rPr>
          <w:sz w:val="24"/>
          <w:szCs w:val="24"/>
        </w:rPr>
        <w:t>dengan kebutuhan waktunya. Begitu pula sebaliknya, seseorang dikatakan memiliki tidur yang buruk, jika waktu yang terpenuhi atau tidak tercapai seperti seharusnya.</w:t>
      </w:r>
      <w:r w:rsidR="00797A9E" w:rsidRPr="00C45E7E">
        <w:rPr>
          <w:sz w:val="24"/>
          <w:szCs w:val="24"/>
        </w:rPr>
        <w:fldChar w:fldCharType="begin" w:fldLock="1"/>
      </w:r>
      <w:r w:rsidR="005B18DB" w:rsidRPr="00C45E7E">
        <w:rPr>
          <w:sz w:val="24"/>
          <w:szCs w:val="24"/>
        </w:rPr>
        <w:instrText>ADDIN CSL_CITATION {"citationItems":[{"id":"ITEM-1","itemData":{"DOI":"10.1016/J.SLEH.2016.11.006","ISSN":"2352-7218","PMID":"28346153","abstract":"Objectives To provide evidence-based recommendations and guidance to the public regarding indicators of good sleep quality across the life-span. Methods The National Sleep Foundation assembled a panel of experts from the sleep community and representatives appointed by stakeholder organizations (Sleep Quality Consensus Panel). A systematic literature review identified  277 studies meeting inclusion criteria. Abstracts and full-text articles were provided to the panelists for review and discussion. A modified Delphi RAND/UCLA Appropriateness Method with 3 rounds of voting was used to determine agreement. Results For most of the sleep continuity variables (sleep latency, number of awakenings &gt;5 minutes, wake after sleep onset, and sleep efficiency), the panel members agreed that these measures were appropriate indicators of good sleep quality across the life-span. However, overall, there was less or no consensus regarding sleep architecture or nap-related variables as elements of good sleep quality. Conclusions There is consensus among experts regarding some indicators of sleep quality among otherwise healthy individuals. Education and public health initiatives regarding good sleep quality will require sustained and collaborative efforts from multiple stakeholders. Future research should explore how sleep architecture and naps relate to sleep quality. Implications and limitations of the consensus recommendations are discussed.","author":[{"dropping-particle":"","family":"Ohayon","given":"Maurice","non-dropping-particle":"","parse-names":false,"suffix":""},{"dropping-particle":"","family":"Wickwire","given":"Emerson M.","non-dropping-particle":"","parse-names":false,"suffix":""},{"dropping-particle":"","family":"Hirshkowitz","given":"Max","non-dropping-particle":"","parse-names":false,"suffix":""},{"dropping-particle":"","family":"Albert","given":"Steven M.","non-dropping-particle":"","parse-names":false,"suffix":""},{"dropping-particle":"","family":"Avidan","given":"Alon","non-dropping-particle":"","parse-names":false,"suffix":""},{"dropping-particle":"","family":"Daly","given":"Frank J.","non-dropping-particle":"","parse-names":false,"suffix":""},{"dropping-particle":"","family":"Dauvilliers","given":"Yves","non-dropping-particle":"","parse-names":false,"suffix":""},{"dropping-particle":"","family":"Ferri","given":"Raffaele","non-dropping-particle":"","parse-names":false,"suffix":""},{"dropping-particle":"","family":"Fung","given":"Constance","non-dropping-particle":"","parse-names":false,"suffix":""},{"dropping-particle":"","family":"Gozal","given":"David","non-dropping-particle":"","parse-names":false,"suffix":""},{"dropping-particle":"","family":"Hazen","given":"Nancy","non-dropping-particle":"","parse-names":false,"suffix":""},{"dropping-particle":"","family":"Krystal","given":"Andrew","non-dropping-particle":"","parse-names":false,"suffix":""},{"dropping-particle":"","family":"Lichstein","given":"Kenneth","non-dropping-particle":"","parse-names":false,"suffix":""},{"dropping-particle":"","family":"Mallampalli","given":"Monica","non-dropping-particle":"","parse-names":false,"suffix":""},{"dropping-particle":"","family":"Plazzi","given":"Giuseppe","non-dropping-particle":"","parse-names":false,"suffix":""},{"dropping-particle":"","family":"Rawding","given":"Robert","non-dropping-particle":"","parse-names":false,"suffix":""},{"dropping-particle":"","family":"Scheer","given":"Frank A.","non-dropping-particle":"","parse-names":false,"suffix":""},{"dropping-particle":"","family":"Somers","given":"Virend","non-dropping-particle":"","parse-names":false,"suffix":""},{"dropping-particle":"V.","family":"Vitiello","given":"Michael","non-dropping-particle":"","parse-names":false,"suffix":""}],"container-title":"Sleep Health","id":"ITEM-1","issue":"1","issued":{"date-parts":[["2017","2","1"]]},"page":"6-19","publisher":"Elsevier","title":"National Sleep Foundation's sleep quality recommendations: first report","type":"article-journal","volume":"3"},"uris":["http://www.mendeley.com/documents/?uuid=78f8e1ae-2ec2-36a2-9cf9-878586d6078c"]}],"mendeley":{"formattedCitation":"[1]","plainTextFormattedCitation":"[1]","previouslyFormattedCitation":"[1]"},"properties":{"noteIndex":0},"schema":"https://github.com/citation-style-language/schema/raw/master/csl-citation.json"}</w:instrText>
      </w:r>
      <w:r w:rsidR="00797A9E" w:rsidRPr="00C45E7E">
        <w:rPr>
          <w:sz w:val="24"/>
          <w:szCs w:val="24"/>
        </w:rPr>
        <w:fldChar w:fldCharType="separate"/>
      </w:r>
      <w:r w:rsidR="005B18DB" w:rsidRPr="00C45E7E">
        <w:rPr>
          <w:noProof/>
          <w:sz w:val="24"/>
          <w:szCs w:val="24"/>
        </w:rPr>
        <w:t>[1]</w:t>
      </w:r>
      <w:r w:rsidR="00797A9E" w:rsidRPr="00C45E7E">
        <w:rPr>
          <w:sz w:val="24"/>
          <w:szCs w:val="24"/>
        </w:rPr>
        <w:fldChar w:fldCharType="end"/>
      </w:r>
    </w:p>
    <w:p w:rsidR="00784519" w:rsidRDefault="00C45E7E" w:rsidP="00673B81">
      <w:pPr>
        <w:pStyle w:val="ListParagraph"/>
        <w:ind w:left="0" w:firstLine="720"/>
        <w:rPr>
          <w:sz w:val="24"/>
          <w:szCs w:val="24"/>
        </w:rPr>
      </w:pPr>
      <w:r>
        <w:rPr>
          <w:sz w:val="24"/>
          <w:szCs w:val="24"/>
        </w:rPr>
        <w:t>Dalam proses t</w:t>
      </w:r>
      <w:r w:rsidR="00896906" w:rsidRPr="00D43C80">
        <w:rPr>
          <w:sz w:val="24"/>
          <w:szCs w:val="24"/>
        </w:rPr>
        <w:t xml:space="preserve">idur </w:t>
      </w:r>
      <w:r>
        <w:rPr>
          <w:sz w:val="24"/>
          <w:szCs w:val="24"/>
        </w:rPr>
        <w:t xml:space="preserve">seseorang terjadi proses yang </w:t>
      </w:r>
      <w:r w:rsidR="00896906" w:rsidRPr="00D43C80">
        <w:rPr>
          <w:sz w:val="24"/>
          <w:szCs w:val="24"/>
        </w:rPr>
        <w:t xml:space="preserve">melibatkan hubungan mekanisme serebral secara bergantian </w:t>
      </w:r>
      <w:r>
        <w:rPr>
          <w:sz w:val="24"/>
          <w:szCs w:val="24"/>
        </w:rPr>
        <w:t xml:space="preserve">yang bertujuan </w:t>
      </w:r>
      <w:r w:rsidR="00896906" w:rsidRPr="00D43C80">
        <w:rPr>
          <w:sz w:val="24"/>
          <w:szCs w:val="24"/>
        </w:rPr>
        <w:t>untuk mengaktifkan da</w:t>
      </w:r>
      <w:r>
        <w:rPr>
          <w:sz w:val="24"/>
          <w:szCs w:val="24"/>
        </w:rPr>
        <w:t>n menekan pusat otak yang membuat seseorang dapat</w:t>
      </w:r>
      <w:r w:rsidR="00896906" w:rsidRPr="00D43C80">
        <w:rPr>
          <w:sz w:val="24"/>
          <w:szCs w:val="24"/>
        </w:rPr>
        <w:t xml:space="preserve"> tidur dan bangun. </w:t>
      </w:r>
      <w:r>
        <w:rPr>
          <w:sz w:val="24"/>
          <w:szCs w:val="24"/>
        </w:rPr>
        <w:t xml:space="preserve">Sistem pengaktivasi retikularis merupakan pengatur dalam aktivitas tidur seseorang. Pada sistem ini </w:t>
      </w:r>
      <w:r w:rsidR="00306527">
        <w:rPr>
          <w:sz w:val="24"/>
          <w:szCs w:val="24"/>
        </w:rPr>
        <w:t>seluruh proses kegiatan susunan saraf pusat, termasuk dalam pengaturan seseorang dalam terjaga dan tidur</w:t>
      </w:r>
      <w:r w:rsidR="00896906" w:rsidRPr="00D43C80">
        <w:rPr>
          <w:sz w:val="24"/>
          <w:szCs w:val="24"/>
        </w:rPr>
        <w:t>.</w:t>
      </w:r>
      <w:r w:rsidR="00797A9E">
        <w:rPr>
          <w:sz w:val="24"/>
          <w:szCs w:val="24"/>
        </w:rPr>
        <w:fldChar w:fldCharType="begin" w:fldLock="1"/>
      </w:r>
      <w:r w:rsidR="00324B81">
        <w:rPr>
          <w:sz w:val="24"/>
          <w:szCs w:val="24"/>
        </w:rPr>
        <w:instrText>ADDIN CSL_CITATION {"citationItems":[{"id":"ITEM-1","itemData":{"DOI":"10.4040/jkan.2019.49.6.655","ISSN":"2093758X","PMID":"31932562","abstract":"Purpose: The purpose of this study was to investigate the effects of aromatherapy on sleep quality. Methods: This is a systematic review of randomized controlled trial studies (PROSPERO registration number CRD42017064519). In this study, the PICO were adults and the elderly, aromatherapy intervention, a comparative intervention with the control and placebo oil groups, and sleep. The selected articles were in English, Korean, and Chinese. Results: The results of the meta-analysis showed that the effect sizes of the experimental group were 1.03 (n=763, SMD=1.03, 95% CI 0.66 to 1.39) (Z=5.47, p&lt;.001). In the aromatherapy intervention group, the effect size of sleep was statistically significant (QB=9.39, df=2, p=.009), with a difference of 0.77 for inhalation, 1.12 for oral intake and 2.05 for massage. A post-analysis showed that the effect of massage on sleep was significantly greater than the inhalation method. The regression coefficient of the intervention period, B=0.01 (Z=1.43, p=.154), also showed that the longer the intervention period, the larger the effect size; however, it was not statistically significant. Conclusion: A total of 23 literature analyses showed that aromatherapy is effective in improving quality of sleep, and the massage method is more effective in improving quality of sleep than the inhalation method. A meta-ANOVA showed that the aromatherapy intervention affected the high heterogeneity of the effect size. Thus, future research with stricter control in methods and experimental procedures is necessary.","author":[{"dropping-particle":"","family":"Kim","given":"Mi Eun","non-dropping-particle":"","parse-names":false,"suffix":""},{"dropping-particle":"","family":"Jun","given":"Ji Hee","non-dropping-particle":"","parse-names":false,"suffix":""},{"dropping-particle":"","family":"Hur","given":"Muyng Haeng","non-dropping-particle":"","parse-names":false,"suffix":""}],"container-title":"Journal of Korean Academy of Nursing","id":"ITEM-1","issue":"6","issued":{"date-parts":[["2019","12","1"]]},"page":"655-676","publisher":"Korean Society of Nursing Science","title":"Effects of aromatherapy on sleep quality: A systematic review and meta-analysis","type":"article-journal","volume":"49"},"uris":["http://www.mendeley.com/documents/?uuid=58affc4d-a32d-3ce5-8867-fe0bad917494"]}],"mendeley":{"formattedCitation":"[10]","plainTextFormattedCitation":"[10]","previouslyFormattedCitation":"[10]"},"properties":{"noteIndex":0},"schema":"https://github.com/citation-style-language/schema/raw/master/csl-citation.json"}</w:instrText>
      </w:r>
      <w:r w:rsidR="00797A9E">
        <w:rPr>
          <w:sz w:val="24"/>
          <w:szCs w:val="24"/>
        </w:rPr>
        <w:fldChar w:fldCharType="separate"/>
      </w:r>
      <w:r w:rsidR="00772483" w:rsidRPr="00772483">
        <w:rPr>
          <w:noProof/>
          <w:sz w:val="24"/>
          <w:szCs w:val="24"/>
        </w:rPr>
        <w:t>[10]</w:t>
      </w:r>
      <w:r w:rsidR="00797A9E">
        <w:rPr>
          <w:sz w:val="24"/>
          <w:szCs w:val="24"/>
        </w:rPr>
        <w:fldChar w:fldCharType="end"/>
      </w:r>
      <w:r w:rsidR="00784519">
        <w:rPr>
          <w:sz w:val="24"/>
          <w:szCs w:val="24"/>
        </w:rPr>
        <w:t xml:space="preserve"> </w:t>
      </w:r>
      <w:r w:rsidR="00306527">
        <w:rPr>
          <w:sz w:val="24"/>
          <w:szCs w:val="24"/>
        </w:rPr>
        <w:t xml:space="preserve">Proses pengaturan aktivitas keseimbangan dan tidur berada pada posisi di bagian otak mesensefalon dan bagian atas pons. Posisi seseorang yang masih dalam posisi sadar, neuron dalam reticular activating system (RAS) akan melepas katekolamin seperti norepineprin.  Disamping hal tersebut, sistem RAS ini akan memberikan berupa rangsangan seperi pendengaran, penglihatan, perabaan dan nyeri dan juga dapat menerima stimulus dari korteks selebri yang berupa </w:t>
      </w:r>
      <w:r w:rsidR="00306527">
        <w:rPr>
          <w:sz w:val="24"/>
          <w:szCs w:val="24"/>
        </w:rPr>
        <w:lastRenderedPageBreak/>
        <w:t>rangsangan emosi dan juga proses berpikir.</w:t>
      </w:r>
      <w:r w:rsidR="002B63DB">
        <w:rPr>
          <w:sz w:val="24"/>
          <w:szCs w:val="24"/>
        </w:rPr>
        <w:t xml:space="preserve"> </w:t>
      </w:r>
      <w:r w:rsidR="00673B81">
        <w:rPr>
          <w:sz w:val="24"/>
          <w:szCs w:val="24"/>
        </w:rPr>
        <w:t xml:space="preserve"> Posisi saat seseorang tidur, serum serotonin akan dilepas </w:t>
      </w:r>
      <w:r w:rsidR="00896906" w:rsidRPr="00D43C80">
        <w:rPr>
          <w:sz w:val="24"/>
          <w:szCs w:val="24"/>
        </w:rPr>
        <w:t xml:space="preserve">dari sel khusus yang berada di pons dan batang otak tengah, yaitu bulbar synchronizing regional (BSR). </w:t>
      </w:r>
      <w:r w:rsidR="00673B81">
        <w:rPr>
          <w:sz w:val="24"/>
          <w:szCs w:val="24"/>
        </w:rPr>
        <w:t xml:space="preserve">Seseorang dalam keadaan bangun akan bergantung pada keseimbangan impuls yang diterima di pusat otak dan sistem limbic. </w:t>
      </w:r>
      <w:r w:rsidR="00896906" w:rsidRPr="00D43C80">
        <w:rPr>
          <w:sz w:val="24"/>
          <w:szCs w:val="24"/>
        </w:rPr>
        <w:t xml:space="preserve">RAS dan BSR </w:t>
      </w:r>
      <w:r w:rsidR="00673B81">
        <w:rPr>
          <w:sz w:val="24"/>
          <w:szCs w:val="24"/>
        </w:rPr>
        <w:t xml:space="preserve">merupakan </w:t>
      </w:r>
      <w:r w:rsidR="00896906" w:rsidRPr="00D43C80">
        <w:rPr>
          <w:sz w:val="24"/>
          <w:szCs w:val="24"/>
        </w:rPr>
        <w:t>sangat penting karena merupakan sistem yang ada pada batang otak yang mengatur siklus dan perubahan fisio</w:t>
      </w:r>
      <w:r w:rsidR="00896906">
        <w:rPr>
          <w:sz w:val="24"/>
          <w:szCs w:val="24"/>
        </w:rPr>
        <w:t>logi tidur.</w:t>
      </w:r>
      <w:r w:rsidR="00797A9E">
        <w:rPr>
          <w:sz w:val="24"/>
          <w:szCs w:val="24"/>
        </w:rPr>
        <w:fldChar w:fldCharType="begin" w:fldLock="1"/>
      </w:r>
      <w:r w:rsidR="00324B81">
        <w:rPr>
          <w:sz w:val="24"/>
          <w:szCs w:val="24"/>
        </w:rPr>
        <w:instrText>ADDIN CSL_CITATION {"citationItems":[{"id":"ITEM-1","itemData":{"DOI":"10.11124/JBISRIR-2017-003823","ISSN":"22024433","PMID":"30439747","abstract":"Objective: The objective of the review was to identify the effectiveness of Silexan oral lavender essential oil compared to inhaled lavender essential oil aromatherapy for sleep latency, sleep duration, sleep quality, disturbed sleep and anxiety in adult patients. Introduction: Insomnia is a common problem, with 10–20% of the global population using sleep aids. Benzodi-azepine and non-benzodiazepine sleep aids have the potential to cause side effects which may result in falls or other injuries. Lavender oil has anxiolytic properties that may improve sleep and reduce anxiety without the potential for adverse reaction. Silexan, an oral pill produced from lavender essential oil, has limited availability. This review sought to determine if lavender essential oil aromatherapy was as effective as Silexan to enable promotion of the use of essential oil aromatherapy in markets where Silexan is not available. Inclusion criteria: This review considered both experimental and epidemiological studies that included participants 18 years and over utilizing Silexan therapy of any dose or duration compared to inhaled lavender essential oil aromatherapy. The outcomes of interest were sleep latency, sleep duration, sleep quality, disturbed sleep and anxiety. Methods: A comprehensive search strategy aimed to find relevant published and unpublished quantitative English language studies from 2010 through to February 16, 2018. Databases searched included: PubMed, CINAHL, Cochrane Central Register of Controlled Trials and Embase. A search of gray literature was also performed. Results: No studies were identified that met the inclusion criteria. Conclusions: A comprehensive search of the literature uncovered no evidence related to the effectiveness of Silexan compared to inhaled lavender essential oil aromatherapy for sleep latency, sleep duration, sleep quality, disturbed sleep or anxiety in adult patients. Research is needed to determine if lavender essential oil aromatherapy, which is readily available worldwide, can be proven to be as effective as Silexan for improving sleep and anxiety in adult patients.","author":[{"dropping-particle":"","family":"Greenberg","given":"Martha J.","non-dropping-particle":"","parse-names":false,"suffix":""},{"dropping-particle":"","family":"Slyer","given":"Jason T.","non-dropping-particle":"","parse-names":false,"suffix":""}],"container-title":"JBI Database of Systematic Reviews and Implementation Reports","id":"ITEM-1","issue":"11","issued":{"date-parts":[["2018"]]},"page":"2109-2117","publisher":"Joanna Briggs Institute","title":"Effectiveness of Silexan oral lavender essential oil compared to inhaled lavender essential oil aromatherapy for sleep in adults: A systematic review","type":"article-journal","volume":"16"},"uris":["http://www.mendeley.com/documents/?uuid=23f23c8a-1c32-3a2a-8469-dc79d8d597cd"]}],"mendeley":{"formattedCitation":"[11]","plainTextFormattedCitation":"[11]","previouslyFormattedCitation":"[11]"},"properties":{"noteIndex":0},"schema":"https://github.com/citation-style-language/schema/raw/master/csl-citation.json"}</w:instrText>
      </w:r>
      <w:r w:rsidR="00797A9E">
        <w:rPr>
          <w:sz w:val="24"/>
          <w:szCs w:val="24"/>
        </w:rPr>
        <w:fldChar w:fldCharType="separate"/>
      </w:r>
      <w:r w:rsidR="00772483" w:rsidRPr="00772483">
        <w:rPr>
          <w:noProof/>
          <w:sz w:val="24"/>
          <w:szCs w:val="24"/>
        </w:rPr>
        <w:t>[11]</w:t>
      </w:r>
      <w:r w:rsidR="00797A9E">
        <w:rPr>
          <w:sz w:val="24"/>
          <w:szCs w:val="24"/>
        </w:rPr>
        <w:fldChar w:fldCharType="end"/>
      </w:r>
    </w:p>
    <w:p w:rsidR="00784519" w:rsidRDefault="000517D1" w:rsidP="00D82FD6">
      <w:pPr>
        <w:pStyle w:val="ListParagraph"/>
        <w:ind w:left="0" w:firstLine="720"/>
        <w:rPr>
          <w:sz w:val="24"/>
          <w:szCs w:val="24"/>
        </w:rPr>
      </w:pPr>
      <w:r>
        <w:rPr>
          <w:sz w:val="24"/>
          <w:szCs w:val="24"/>
        </w:rPr>
        <w:t>Seorang wanita yang mengalami kehamilan akan merasakan banyak hambatan dalam proses kehamilan dimana saat mengalami kehamilan , seorang wanita akan banyak menga</w:t>
      </w:r>
      <w:r w:rsidR="00D82FD6">
        <w:rPr>
          <w:sz w:val="24"/>
          <w:szCs w:val="24"/>
        </w:rPr>
        <w:t>lami perubahan yang diikuti dengan pertumbuhan dan perkembangkan janin di dalam rahim dan menyangkut perubahan fisiologis maupun perubahan psikologis. Seorang wanita dalam kondisi ini, memerlukan support dan perhatian dari keluarga dan semua orang terdekat, agar dapat membuat seorang ibu hamil merasa nyaman dan tenang sampai proses kelahiran bayi berjalan lancar</w:t>
      </w:r>
      <w:r w:rsidR="00784519" w:rsidRPr="00D82FD6">
        <w:rPr>
          <w:sz w:val="24"/>
          <w:szCs w:val="24"/>
        </w:rPr>
        <w:t>.</w:t>
      </w:r>
      <w:r w:rsidR="00797A9E" w:rsidRPr="00D82FD6">
        <w:rPr>
          <w:sz w:val="24"/>
          <w:szCs w:val="24"/>
        </w:rPr>
        <w:fldChar w:fldCharType="begin" w:fldLock="1"/>
      </w:r>
      <w:r w:rsidR="00324B81" w:rsidRPr="00D82FD6">
        <w:rPr>
          <w:sz w:val="24"/>
          <w:szCs w:val="24"/>
        </w:rPr>
        <w:instrText>ADDIN CSL_CITATION {"citationItems":[{"id":"ITEM-1","itemData":{"ISSN":"2828-3651","abstract":"Lack of sleep quality in pregnant women has an impact on labor and giving birth, reduce interaction between mother and baby or mother and family, also have an impact on the growth and development of infants. One of the interventions done by nurses to improve sleep quality on clients is aromatherapy. Lavender aromatherapy has analgesic and sedative benefits. This study aims to analyze the effect of lavender aromatherapy on the sleep quality of third trimester pregnant women in Padangsidimpuan. This research uses a quantitative approach with a quasi-experimental type of research with a pretest-posttest non equivalent group design. The sample size in this study was determined by purposive sampling, meaning that the researchers chose respondents based on inclusion and exclusion criteria. This study involved 65 third trimester pregnant women. The data collection method uses the Pittsburgh Sleep Quality Index (PSQI) questionnaire to assess sleep quality. The analysis used was univariate and bivariate with independent t-test and non-parametric Mann Whitney test. The results showed that there were significant differences in the average quality of sleep before aroma therapy (p = 0.034) and after aroma therapy (p = 0.021) between the control group and the intervention group.","author":[{"dropping-particle":"","family":"Munawarah","given":"Masrina","non-dropping-particle":"","parse-names":false,"suffix":""},{"dropping-particle":"","family":"Syuhada","given":"Stikes","non-dropping-particle":"","parse-names":false,"suffix":""}],"container-title":"Jurnal Keperawatan Flora","id":"ITEM-1","issue":"1","issued":{"date-parts":[["2019"]]},"page":"78-85","title":"Pengaruh Aromaterapi Lavender Terhadap Peningkatan Kualitas  Tidur Ibu Hamil Trimester Ketiga Di Padang Sidimpuan","type":"article-journal","volume":"12"},"uris":["http://www.mendeley.com/documents/?uuid=e3bccc45-1dba-3902-86e4-2d7683da9c6f"]}],"mendeley":{"formattedCitation":"[12]","plainTextFormattedCitation":"[12]","previouslyFormattedCitation":"[12]"},"properties":{"noteIndex":0},"schema":"https://github.com/citation-style-language/schema/raw/master/csl-citation.json"}</w:instrText>
      </w:r>
      <w:r w:rsidR="00797A9E" w:rsidRPr="00D82FD6">
        <w:rPr>
          <w:sz w:val="24"/>
          <w:szCs w:val="24"/>
        </w:rPr>
        <w:fldChar w:fldCharType="separate"/>
      </w:r>
      <w:r w:rsidR="00772483" w:rsidRPr="00D82FD6">
        <w:rPr>
          <w:noProof/>
          <w:sz w:val="24"/>
          <w:szCs w:val="24"/>
        </w:rPr>
        <w:t>[12]</w:t>
      </w:r>
      <w:r w:rsidR="00797A9E" w:rsidRPr="00D82FD6">
        <w:rPr>
          <w:sz w:val="24"/>
          <w:szCs w:val="24"/>
        </w:rPr>
        <w:fldChar w:fldCharType="end"/>
      </w:r>
    </w:p>
    <w:p w:rsidR="00AC61A0" w:rsidRDefault="004621B3" w:rsidP="00BF0F6F">
      <w:pPr>
        <w:pStyle w:val="ListParagraph"/>
        <w:ind w:left="0" w:firstLine="720"/>
        <w:rPr>
          <w:sz w:val="24"/>
          <w:szCs w:val="24"/>
        </w:rPr>
      </w:pPr>
      <w:r>
        <w:rPr>
          <w:sz w:val="24"/>
          <w:szCs w:val="24"/>
        </w:rPr>
        <w:t>Waktu yang diperlukan seorang ibu hamil</w:t>
      </w:r>
      <w:r w:rsidR="00E5256B">
        <w:rPr>
          <w:sz w:val="24"/>
          <w:szCs w:val="24"/>
        </w:rPr>
        <w:t xml:space="preserve"> untuk tidur di malam hari berkisar antara 8-10 jam, disamping itu tidur siang juga masih diperlukan oleh ibu hamil. Khususnya diperuntukkan untuk i</w:t>
      </w:r>
      <w:r w:rsidR="00BF0F6F">
        <w:rPr>
          <w:sz w:val="24"/>
          <w:szCs w:val="24"/>
        </w:rPr>
        <w:t>bu hamil pada</w:t>
      </w:r>
      <w:r w:rsidR="00E5256B">
        <w:rPr>
          <w:sz w:val="24"/>
          <w:szCs w:val="24"/>
        </w:rPr>
        <w:t xml:space="preserve"> trimester III </w:t>
      </w:r>
      <w:r w:rsidR="00BF0F6F">
        <w:rPr>
          <w:sz w:val="24"/>
          <w:szCs w:val="24"/>
        </w:rPr>
        <w:t xml:space="preserve"> dimana sangat memerlukan waktu yang cukup dalam beristirahat seperti berbaring, duduk, bersantai walaupun sedang melakukan aktivitas sehari-hari. Pada trimester III banyak yang mengalami keluhan-keluhan pada fisiknya sehingga memerlukan banyak istirahat </w:t>
      </w:r>
      <w:r w:rsidR="00AC61A0" w:rsidRPr="00BF0F6F">
        <w:rPr>
          <w:sz w:val="24"/>
          <w:szCs w:val="24"/>
        </w:rPr>
        <w:t>yang cukup.</w:t>
      </w:r>
      <w:r w:rsidR="00797A9E" w:rsidRPr="00BF0F6F">
        <w:rPr>
          <w:sz w:val="24"/>
          <w:szCs w:val="24"/>
        </w:rPr>
        <w:fldChar w:fldCharType="begin" w:fldLock="1"/>
      </w:r>
      <w:r w:rsidR="004835A7" w:rsidRPr="00BF0F6F">
        <w:rPr>
          <w:sz w:val="24"/>
          <w:szCs w:val="24"/>
        </w:rPr>
        <w:instrText>ADDIN CSL_CITATION {"citationItems":[{"id":"ITEM-1","itemData":{"DOI":"10.35730/jk.v13i0.811","ISSN":"2085-7098","abstract":"Latar Belakang Masalah : Ibu hamil trimester tiga sering mengalami berbagai keluhan, salah satunya yaitu gangguan atau kesulitan tidur. Gangguan atau kesulitan tidur merupakan kondisi dimana seseorang sulit untuk memulai atau mempertahankan tidur. Kualitas tidur ibu hamil, khususnya pada trimester III secara signifikan lebih rendah jika dibandingkan dengan kualitas tidur sebelum hamil atau pada dua trimester sebelumnya. Banyak faktor yang menurunkan kualitas tidur pada ibu hamil seperti perubahan fisiologis normal selama kehamilan, seperti membesarnya rahim dan ketidaknyamanan fisik, serta peningkatan hormon progesteron berkontribusi pada kualitas tidur yang buruk pada wanita hamil di akhir kehamilan. Kurang tidur dapat menyebabkan peningkatan kadar sitokin inflamasi plasma hal ini dapat menyebabkan berbagai komplikasi pranatal, kelahiran, dan pascanatal. Selain itu berdampak serius pada kesehatan janin berupa persalinan lama, kelahiran prematur, dan peningkatan risiko stunting. Kualitas tidur pada ibu hamil dapat diatasi secara non farmakologis diantaranya yaitu penggunaan maternity pillow dan aromaterapi lavender. Tujuan : Untuk mengetahui mengetahui efektifitas penggunaan maternity pillow dan aromaterapi lavender terhadap kualitas tidur ibu hamil trimester III di RSUD Akhmad Berahim Kabupaten Tana Tidung. Metode : Penelitian ini menggunakan desain quasi eksperiment jenis pre test dan post test . Jumlah sampel dalam penelitian ini adalah 22 orang yang terdiri dari 11 orang kelompok intervensi dan 11 orang kelompok kontrol. Instrument penelitian ini menggunakan kuisioner PSQI dan SOP. Hasil: Berdasarkan uji Mann Withney menunjukkan nilai P value = 0.001&lt; ? (0.05), sehingga H a diterima. Simpulan: ada perbedaan hasil post test kualitas tidur ibu hamil trimester III antara kelompok intervensi dan kelompok kontrol, karena ada perbedaan yang signifikan maka dapat dikatakan bahwa penggunaan maternity pillow dan aromaterapi lavender efektif terhadap peningkatan kualitas tidur ibu hamil trimester III di RSUD Akhmad Berahim Kabupaten Tana Tidung.","author":[{"dropping-particle":"","family":"Jannah","given":"Miftahul","non-dropping-particle":"","parse-names":false,"suffix":""},{"dropping-particle":"","family":"Meihartati","given":"Tuti","non-dropping-particle":"","parse-names":false,"suffix":""}],"container-title":"Jurnal Kesehatan","id":"ITEM-1","issue":"0","issued":{"date-parts":[["2022","9","30"]]},"page":"131-137","title":"EFEKTIFITAS PENGGUNAAN MATERNITY PILLOW DAN AROMATERAPI LAVENDER TERHADAP KUALITAS TIDUR IBU HAMIL TRIMESTER III","type":"article-journal","volume":"13"},"uris":["http://www.mendeley.com/documents/?uuid=17c9a0d7-9032-37dc-b3b2-b88079030edb"]}],"mendeley":{"formattedCitation":"[13]","plainTextFormattedCitation":"[13]","previouslyFormattedCitation":"[13]"},"properties":{"noteIndex":0},"schema":"https://github.com/citation-style-language/schema/raw/master/csl-citation.json"}</w:instrText>
      </w:r>
      <w:r w:rsidR="00797A9E" w:rsidRPr="00BF0F6F">
        <w:rPr>
          <w:sz w:val="24"/>
          <w:szCs w:val="24"/>
        </w:rPr>
        <w:fldChar w:fldCharType="separate"/>
      </w:r>
      <w:r w:rsidR="00772483" w:rsidRPr="00BF0F6F">
        <w:rPr>
          <w:noProof/>
          <w:sz w:val="24"/>
          <w:szCs w:val="24"/>
        </w:rPr>
        <w:t>[13]</w:t>
      </w:r>
      <w:r w:rsidR="00797A9E" w:rsidRPr="00BF0F6F">
        <w:rPr>
          <w:sz w:val="24"/>
          <w:szCs w:val="24"/>
        </w:rPr>
        <w:fldChar w:fldCharType="end"/>
      </w:r>
    </w:p>
    <w:p w:rsidR="00A32F7B" w:rsidRDefault="00A32F7B" w:rsidP="00A32F7B">
      <w:pPr>
        <w:pStyle w:val="ListParagraph"/>
        <w:ind w:left="0" w:firstLine="720"/>
        <w:rPr>
          <w:sz w:val="24"/>
          <w:szCs w:val="24"/>
        </w:rPr>
      </w:pPr>
      <w:r>
        <w:rPr>
          <w:sz w:val="24"/>
          <w:szCs w:val="24"/>
        </w:rPr>
        <w:t>Apabila waktu sudah mendekati masa persalinan, ukuran uterus akan bertambah besar dan diikuti dengan perut yang semakin besar. Pada waktu kehamilan memasuki trimester III, proses perut akan semakin tegang dan pusat semakin menonjol. Seorang ibu hamil akan memposisikan tubuhnya kea rah belakang, hal inilah yang akan membuat dan membentuk postur lordosis sebagai akibat menahan beban perut yang mengubah titik keseimbangan tubuh</w:t>
      </w:r>
      <w:r w:rsidR="00FF3981" w:rsidRPr="00BB755E">
        <w:rPr>
          <w:sz w:val="24"/>
          <w:szCs w:val="24"/>
        </w:rPr>
        <w:t>.</w:t>
      </w:r>
      <w:r w:rsidR="00797A9E">
        <w:rPr>
          <w:sz w:val="24"/>
          <w:szCs w:val="24"/>
        </w:rPr>
        <w:fldChar w:fldCharType="begin" w:fldLock="1"/>
      </w:r>
      <w:r w:rsidR="00324B81">
        <w:rPr>
          <w:sz w:val="24"/>
          <w:szCs w:val="24"/>
        </w:rPr>
        <w:instrText>ADDIN CSL_CITATION {"citationItems":[{"id":"ITEM-1","itemData":{"DOI":"10.32883/hcj.v7i3.2024","ISSN":"2685-5798","abstract":"Semakin tua usia kehamilan maka akan terjadi perubahan psikologis dan diperparah dengan kondisi fisik ibu diantaranya posisi tidur yang tidak nyaman, gerakan janin di malam hari yang dapat menyebabkan kualitas tidur ibu terganggu. Kurangnya kualitas tidur pada ibu hamil berdampak terhadap proses persalinan dan melahirkan, menurunkan interaksi antara ibu dan bayi atau ibu dan keluarga, juga berdampak terhadap pertumbuhan dan perkembangan bayi. Salah satu intervensi yang dilakukan oleh bidan untuk meningkatkan kualitas tidur pada klien adalah aromaterapi. Aromaterapi lavender memiliki manfaat sebagai analgesic dan sedative.   Tujuan Penelitian ini untuk melihat   Pengaruh Aromaterapi lavender terhadap kuantitas tidur  Ibu hamil trimester III Di PMB Kota Padang    Penelitian ini merupakan penelitian Quasi eksperiment dengan rancangan pretestpost test one group design. Penelitian ini dilakukan di PMB   kota   Padang pada bulan September 2021 sampai Januari 20  2  2. S  am  pel  pada penelitian ini ibu hamil trimester III yang berkunjung ke PMB nurhaida, Amd.Keb sebesar 30 orang Tekhnik analisa data bivariat yang digunakan adalah   wilcoxon signen rank test menggunakan software   pada tingkat kemaknaan p&amp;lt; 0,05.     Dari hasil penelitian didapatkan bahwa  terdapat pengaruh kuantitas tidur Ibu hamil trimester III setelah diberikan intervensi aromaterapi lavender  , dengan   hasil uji Wilcoxon   p-value 0,001 yaitu p &amp;lt; 0,005.  Kuantitas tidur ibu hamil trimester III dapat diperbaiki dengan aromaterapi lavender hal ini dibuktikan 21 orang dri 30 orang responden (70 %) terjadi perubahan kuantitas tidur  .      Aromaterapi Lavender ini direkomendasikan sebagai solusi untuk mengatasi gangguan tidur pada ibu hamil trimester III. Penelitian ini dapat diterapkan pada pelayanan kesehatan sebagai asuhan kebidanan pada ibu hamil.","author":[{"dropping-particle":"","family":"Ayudia","given":"Fanny","non-dropping-particle":"","parse-names":false,"suffix":""},{"dropping-particle":"","family":"Dwi Putri","given":"Arfianingsih","non-dropping-particle":"","parse-names":false,"suffix":""},{"dropping-particle":"","family":"esa Putri","given":"Afrira","non-dropping-particle":"","parse-names":false,"suffix":""},{"dropping-particle":"","family":"Profesi Bidan","given":"Pendidikan","non-dropping-particle":"","parse-names":false,"suffix":""},{"dropping-particle":"","family":"Alifah Padang","given":"STIKes","non-dropping-particle":"","parse-names":false,"suffix":""},{"dropping-particle":"","family":"Khatib Sulaiman","given":"Jl","non-dropping-particle":"","parse-names":false,"suffix":""}],"container-title":"Human Care Journal","id":"ITEM-1","issue":"3","issued":{"date-parts":[["2022","10","16"]]},"page":"520-524","title":"PENGARUH AROMATERAPI LAVENDER TERHADAP  KUANTITAS TIDUR IBU HAMIL TRIMESTER TIGA","type":"article-journal","volume":"7"},"uris":["http://www.mendeley.com/documents/?uuid=099ad6d7-d9b0-3807-99e4-4157b6f13efd"]}],"mendeley":{"formattedCitation":"[14]","plainTextFormattedCitation":"[14]","previouslyFormattedCitation":"[14]"},"properties":{"noteIndex":0},"schema":"https://github.com/citation-style-language/schema/raw/master/csl-citation.json"}</w:instrText>
      </w:r>
      <w:r w:rsidR="00797A9E">
        <w:rPr>
          <w:sz w:val="24"/>
          <w:szCs w:val="24"/>
        </w:rPr>
        <w:fldChar w:fldCharType="separate"/>
      </w:r>
      <w:r w:rsidR="00772483" w:rsidRPr="00772483">
        <w:rPr>
          <w:noProof/>
          <w:sz w:val="24"/>
          <w:szCs w:val="24"/>
        </w:rPr>
        <w:t>[14]</w:t>
      </w:r>
      <w:r w:rsidR="00797A9E">
        <w:rPr>
          <w:sz w:val="24"/>
          <w:szCs w:val="24"/>
        </w:rPr>
        <w:fldChar w:fldCharType="end"/>
      </w:r>
      <w:r w:rsidR="00FF3981">
        <w:rPr>
          <w:sz w:val="24"/>
          <w:szCs w:val="24"/>
        </w:rPr>
        <w:t xml:space="preserve"> </w:t>
      </w:r>
    </w:p>
    <w:p w:rsidR="002547A2" w:rsidRDefault="002547A2" w:rsidP="00A32F7B">
      <w:pPr>
        <w:pStyle w:val="ListParagraph"/>
        <w:ind w:left="0" w:firstLine="720"/>
        <w:rPr>
          <w:sz w:val="24"/>
          <w:szCs w:val="24"/>
        </w:rPr>
      </w:pPr>
    </w:p>
    <w:p w:rsidR="00FF3981" w:rsidRPr="000C0A83" w:rsidRDefault="00A32F7B" w:rsidP="000C0A83">
      <w:pPr>
        <w:pStyle w:val="ListParagraph"/>
        <w:ind w:left="0" w:firstLine="720"/>
        <w:rPr>
          <w:sz w:val="24"/>
          <w:szCs w:val="24"/>
        </w:rPr>
      </w:pPr>
      <w:r>
        <w:rPr>
          <w:sz w:val="24"/>
          <w:szCs w:val="24"/>
        </w:rPr>
        <w:lastRenderedPageBreak/>
        <w:t xml:space="preserve">Proses ini adalah mekanisme yang fisiologis karena jika seorang wanita hamil memaksakan diri mengikuti beban tubuhnya ke depan, maka ibu hamil </w:t>
      </w:r>
      <w:proofErr w:type="gramStart"/>
      <w:r>
        <w:rPr>
          <w:sz w:val="24"/>
          <w:szCs w:val="24"/>
        </w:rPr>
        <w:t>akan</w:t>
      </w:r>
      <w:proofErr w:type="gramEnd"/>
      <w:r>
        <w:rPr>
          <w:sz w:val="24"/>
          <w:szCs w:val="24"/>
        </w:rPr>
        <w:t xml:space="preserve"> terjatuh karena tarikan gravitasi lebih besar di bagian </w:t>
      </w:r>
      <w:r w:rsidR="000C0A83">
        <w:rPr>
          <w:sz w:val="24"/>
          <w:szCs w:val="24"/>
        </w:rPr>
        <w:t>tubuh (perut ibu hamil). Melalui tarikan kebelakang pada tubuh ibu akan membuat bertambahnya lekukan punggung dalam waktu yang lama, akan mengakibatkan gangguan kenyamanan seperti nyeri di daerah punggu dan badan terasa pegal-pegal. Banyak rasa-rasa ketidaknyamanan tersebut dapat mengganggu aktivitas ibu pada siang hari bahkan mengganggu waktu tidur pada malam hari</w:t>
      </w:r>
      <w:r w:rsidR="00FF3981" w:rsidRPr="000C0A83">
        <w:rPr>
          <w:sz w:val="24"/>
          <w:szCs w:val="24"/>
        </w:rPr>
        <w:t xml:space="preserve">. </w:t>
      </w:r>
      <w:r w:rsidR="00797A9E" w:rsidRPr="000C0A83">
        <w:rPr>
          <w:sz w:val="24"/>
          <w:szCs w:val="24"/>
        </w:rPr>
        <w:fldChar w:fldCharType="begin" w:fldLock="1"/>
      </w:r>
      <w:r w:rsidR="00324B81" w:rsidRPr="000C0A83">
        <w:rPr>
          <w:sz w:val="24"/>
          <w:szCs w:val="24"/>
        </w:rPr>
        <w:instrText>ADDIN CSL_CITATION {"citationItems":[{"id":"ITEM-1","itemData":{"DOI":"10.35728/JMKIK.V6I2.750","ISSN":"2654-945X","abstract":"Kualitas tidur yang baik akan menjaga kesehatan ibu selama hamil serta memberikan kesehatan ibu dengan memberikan cukup energi saat persalinan. Hal ini berdampak bagi perubahan fisiologis normal selama kehamilan seperti peningkatan ukuran uterus, ketidaknyamanan fisik dan peningkatan hormone progesterone. Solusi untuk memperbaiki kualitas tidur ibu dengan memberikan aromaterapi lavender. Penelitian ini untuk membuktikan pengaruh aromaterapi lavender terhadap ibu hamil trimester III. Desain penelitian adalah quasy eksperimen, pendekatan pretest-postest one group design. Populasi seluruh ibu hamil trimester III yang datang memeriksakan diri ke klinik aminah rianta 1 samarinda. Pengambilan sampel dilakukan dengan menggunakan teknik purposive sampling dengan jumlah responden 32. Data yang diperoleh dianalisis dengan menggunakan uji wilcoxon. Hasil kualitas tidur sebelum diberikan aromaterapi lavender tertinggi sebesar 12 dan hasil kualiatas tidur ibu hamil sebelum diberikan aromaterapi lavender terendah sebesar 6. Hasil kualitas tidur sesudah diberikan aromaterapi lavender tertinggi sebesar 9 dan hasil kualitas tidur ibu hamil sesudah diberikan aroma terapi terendah sebesar 2. Nilai sebelum dan sesudah pemberian berdasarkan nilai PSQI. Sehingga hipotesis pada penelitian ini diterima, yaitu ada pengaruh aromaterapi lavender terhadap kualitas tidur pada ibu hamil trimester III di Samarinda tahun 2020. Berdasarkan hasil penelitian, penggunaan aromaterapi lavender dapat dijadikan pilihan aman bagi ibu hamil dalam memperbaiki kualitas tidur.","author":[{"dropping-particle":"","family":"Meihartati","given":"Tuti","non-dropping-particle":"","parse-names":false,"suffix":""},{"dropping-particle":"","family":"Iswara","given":"Ira","non-dropping-particle":"","parse-names":false,"suffix":""}],"container-title":"Jurnal Medika : Karya Ilmiah Kesehatan","id":"ITEM-1","issue":"2","issued":{"date-parts":[["2021","11","15"]]},"publisher":"STIKes Wiyata Husada Samarinda","title":"PENGARUH AROMATERAPI LAVENDER TERHADAPKUALITAS TIDUR IBU HAMIL","type":"article-journal","volume":"6"},"uris":["http://www.mendeley.com/documents/?uuid=368e7e08-2472-3bcf-b6c7-2f52802c2847"]}],"mendeley":{"formattedCitation":"[15]","plainTextFormattedCitation":"[15]","previouslyFormattedCitation":"[15]"},"properties":{"noteIndex":0},"schema":"https://github.com/citation-style-language/schema/raw/master/csl-citation.json"}</w:instrText>
      </w:r>
      <w:r w:rsidR="00797A9E" w:rsidRPr="000C0A83">
        <w:rPr>
          <w:sz w:val="24"/>
          <w:szCs w:val="24"/>
        </w:rPr>
        <w:fldChar w:fldCharType="separate"/>
      </w:r>
      <w:r w:rsidR="00772483" w:rsidRPr="000C0A83">
        <w:rPr>
          <w:noProof/>
          <w:sz w:val="24"/>
          <w:szCs w:val="24"/>
        </w:rPr>
        <w:t>[15]</w:t>
      </w:r>
      <w:r w:rsidR="00797A9E" w:rsidRPr="000C0A83">
        <w:rPr>
          <w:sz w:val="24"/>
          <w:szCs w:val="24"/>
        </w:rPr>
        <w:fldChar w:fldCharType="end"/>
      </w:r>
    </w:p>
    <w:p w:rsidR="00FF3981" w:rsidRDefault="00CF72A7" w:rsidP="006F6052">
      <w:pPr>
        <w:pStyle w:val="ListParagraph"/>
        <w:ind w:left="0" w:firstLine="720"/>
        <w:rPr>
          <w:sz w:val="24"/>
          <w:szCs w:val="24"/>
        </w:rPr>
      </w:pPr>
      <w:r>
        <w:rPr>
          <w:sz w:val="24"/>
          <w:szCs w:val="24"/>
        </w:rPr>
        <w:t xml:space="preserve">Perubahan payudara pada ibu hamil juga merupakan perubahan fisiologi kehamilan pada trimester III. Seorang ibu hamil akan mengalami pembesaran pada payudara dan merasa payudara bertambah besar bahkan juga merasa nyeri pada area payudara. Apabila mendekati masa persalinan, maka wanita hamil akan mengalami perubahan seperti payudara akan menyimpan makanan berupa cairan (kolostrum) untuk calon bayi setelah lahir kemudian gerakan janin yang semakin aktif pada trimester ini. Keluhan </w:t>
      </w:r>
      <w:r w:rsidR="006F6052">
        <w:rPr>
          <w:sz w:val="24"/>
          <w:szCs w:val="24"/>
        </w:rPr>
        <w:t>yang terjadi pada kehamilan trimester III</w:t>
      </w:r>
      <w:r>
        <w:rPr>
          <w:sz w:val="24"/>
          <w:szCs w:val="24"/>
        </w:rPr>
        <w:t xml:space="preserve"> juga pembengkakan tangan dan kaki</w:t>
      </w:r>
      <w:r w:rsidR="006F6052">
        <w:rPr>
          <w:sz w:val="24"/>
          <w:szCs w:val="24"/>
        </w:rPr>
        <w:t xml:space="preserve">, walaupun banyak juga perubahan tersebut sudah dialami di kehamilan trimester II dan juga ditambah dengan bertambahnya berat badan. </w:t>
      </w:r>
      <w:r w:rsidR="00FF3981">
        <w:rPr>
          <w:sz w:val="24"/>
          <w:szCs w:val="24"/>
        </w:rPr>
        <w:t>Hal ini pula akan mengganggu kenyamanan ibu selama tidur terutama dalam mengatur posisi tidur.</w:t>
      </w:r>
    </w:p>
    <w:p w:rsidR="00784519" w:rsidRDefault="00784519" w:rsidP="00DD363C">
      <w:pPr>
        <w:pStyle w:val="ListParagraph"/>
        <w:ind w:left="0" w:firstLine="720"/>
        <w:rPr>
          <w:sz w:val="24"/>
          <w:szCs w:val="24"/>
        </w:rPr>
      </w:pPr>
      <w:r>
        <w:rPr>
          <w:sz w:val="24"/>
          <w:szCs w:val="24"/>
        </w:rPr>
        <w:t xml:space="preserve">Secara teori usia ibu tidak secara langsung berpengaruh terhadap kualitas tidur selama kehamilan. Namun, usia ibu hamil akan berpengaruh terhadap kesiapan respon maksimal baik dalam hal mempelajari sesuatu atau dalam menyesuaikan hal-hal tertentu. Selain itu , secara biologis ibu hamil pada usia tersebut berada pada kondisi yang maksimal untuk </w:t>
      </w:r>
      <w:r w:rsidR="00B50FD1">
        <w:rPr>
          <w:sz w:val="24"/>
          <w:szCs w:val="24"/>
        </w:rPr>
        <w:t>kehamilan sehingga dapat mengurangi munculnya penyulit-penyulit selama menjalani kehamilan.</w:t>
      </w:r>
      <w:r w:rsidR="00797A9E">
        <w:rPr>
          <w:sz w:val="24"/>
          <w:szCs w:val="24"/>
        </w:rPr>
        <w:fldChar w:fldCharType="begin" w:fldLock="1"/>
      </w:r>
      <w:r w:rsidR="00324B81">
        <w:rPr>
          <w:sz w:val="24"/>
          <w:szCs w:val="24"/>
        </w:rPr>
        <w:instrText>ADDIN CSL_CITATION {"citationItems":[{"id":"ITEM-1","itemData":{"ISSN":"2828-3651","abstract":"Lack of sleep quality in pregnant women has an impact on labor and giving birth, reduce interaction between mother and baby or mother and family, also have an impact on the growth and development of infants. One of the interventions done by nurses to improve sleep quality on clients is aromatherapy. Lavender aromatherapy has analgesic and sedative benefits. This study aims to analyze the effect of lavender aromatherapy on the sleep quality of third trimester pregnant women in Padangsidimpuan. This research uses a quantitative approach with a quasi-experimental type of research with a pretest-posttest non equivalent group design. The sample size in this study was determined by purposive sampling, meaning that the researchers chose respondents based on inclusion and exclusion criteria. This study involved 65 third trimester pregnant women. The data collection method uses the Pittsburgh Sleep Quality Index (PSQI) questionnaire to assess sleep quality. The analysis used was univariate and bivariate with independent t-test and non-parametric Mann Whitney test. The results showed that there were significant differences in the average quality of sleep before aroma therapy (p = 0.034) and after aroma therapy (p = 0.021) between the control group and the intervention group.","author":[{"dropping-particle":"","family":"Munawarah","given":"Masrina","non-dropping-particle":"","parse-names":false,"suffix":""},{"dropping-particle":"","family":"Syuhada","given":"Stikes","non-dropping-particle":"","parse-names":false,"suffix":""}],"container-title":"Jurnal Keperawatan Flora","id":"ITEM-1","issue":"1","issued":{"date-parts":[["2019"]]},"page":"78-85","title":"Pengaruh Aromaterapi Lavender Terhadap Peningkatan Kualitas  Tidur Ibu Hamil Trimester Ketiga Di Padang Sidimpuan","type":"article-journal","volume":"12"},"uris":["http://www.mendeley.com/documents/?uuid=e3bccc45-1dba-3902-86e4-2d7683da9c6f"]}],"mendeley":{"formattedCitation":"[12]","plainTextFormattedCitation":"[12]","previouslyFormattedCitation":"[12]"},"properties":{"noteIndex":0},"schema":"https://github.com/citation-style-language/schema/raw/master/csl-citation.json"}</w:instrText>
      </w:r>
      <w:r w:rsidR="00797A9E">
        <w:rPr>
          <w:sz w:val="24"/>
          <w:szCs w:val="24"/>
        </w:rPr>
        <w:fldChar w:fldCharType="separate"/>
      </w:r>
      <w:r w:rsidR="00772483" w:rsidRPr="00772483">
        <w:rPr>
          <w:noProof/>
          <w:sz w:val="24"/>
          <w:szCs w:val="24"/>
        </w:rPr>
        <w:t>[12]</w:t>
      </w:r>
      <w:r w:rsidR="00797A9E">
        <w:rPr>
          <w:sz w:val="24"/>
          <w:szCs w:val="24"/>
        </w:rPr>
        <w:fldChar w:fldCharType="end"/>
      </w:r>
    </w:p>
    <w:p w:rsidR="00AC61A0" w:rsidRDefault="006F6052" w:rsidP="003715D1">
      <w:pPr>
        <w:pStyle w:val="ListParagraph"/>
        <w:ind w:left="0" w:firstLine="720"/>
        <w:rPr>
          <w:sz w:val="24"/>
          <w:szCs w:val="24"/>
        </w:rPr>
      </w:pPr>
      <w:r>
        <w:rPr>
          <w:sz w:val="24"/>
          <w:szCs w:val="24"/>
        </w:rPr>
        <w:t xml:space="preserve">Pada trimester III, gangguan yang dialami pada waktu tidur akan sangat tinggi. Kesulitan tidur yang dialami oleh wanita hamil akan menyebabkan penurunan durasi tidur  </w:t>
      </w:r>
      <w:r>
        <w:rPr>
          <w:sz w:val="24"/>
          <w:szCs w:val="24"/>
        </w:rPr>
        <w:lastRenderedPageBreak/>
        <w:t xml:space="preserve">terutama pada trimester III. Adapun beberapa faktor yang juga mempengaruhi kualitas tidur ppada ibu hamil trimester III seperti peningkatan buang air kecil. Peningkatan frekuensi saat buang air kecil, yang disebabkan  karena kapasitas kandung kemih karena efek dari uterus yang membesar sejalan dengan </w:t>
      </w:r>
      <w:r w:rsidR="00E70197">
        <w:rPr>
          <w:sz w:val="24"/>
          <w:szCs w:val="24"/>
        </w:rPr>
        <w:t>usia kehamilan yang semakin menua. Bagian terendah janin juga akan semakin menekan ke bagian bawah panggul. Kandung kemih akan cepat merasa penuh karena kandung kemih yang semakin tertekan dan juga kapasitas juga semakin berkurang.</w:t>
      </w:r>
      <w:r w:rsidR="00AF11AD">
        <w:rPr>
          <w:sz w:val="24"/>
          <w:szCs w:val="24"/>
        </w:rPr>
        <w:t xml:space="preserve"> Keluhan pada ibu hamil akan mengalami sering berkemih dan hal ini yang sering membuat ibu hamil terbangun tengah malah.</w:t>
      </w:r>
      <w:r w:rsidR="0010638F">
        <w:rPr>
          <w:sz w:val="24"/>
          <w:szCs w:val="24"/>
        </w:rPr>
        <w:tab/>
      </w:r>
      <w:r w:rsidR="00AF11AD">
        <w:rPr>
          <w:sz w:val="24"/>
          <w:szCs w:val="24"/>
        </w:rPr>
        <w:t xml:space="preserve"> Terbangun terlalu sering di tengah malah menjadi penyebab berkurangnya durasi tidur yang akan berakibat pada kualitas </w:t>
      </w:r>
      <w:r w:rsidR="003715D1">
        <w:rPr>
          <w:sz w:val="24"/>
          <w:szCs w:val="24"/>
        </w:rPr>
        <w:t>tidur yang buruk pada ibu hamil. Kondisi kurang tidur tersebut dikarenakan kondisi saat hamil mengalami frekuensi buang air kecil dan akan kembali kondisi ke keadaan semula setelah selesai melahirkan</w:t>
      </w:r>
      <w:r w:rsidR="005B18DB" w:rsidRPr="003715D1">
        <w:rPr>
          <w:sz w:val="24"/>
          <w:szCs w:val="24"/>
        </w:rPr>
        <w:t>.</w:t>
      </w:r>
      <w:r w:rsidR="00AC61A0" w:rsidRPr="003715D1">
        <w:rPr>
          <w:sz w:val="24"/>
          <w:szCs w:val="24"/>
        </w:rPr>
        <w:t xml:space="preserve"> </w:t>
      </w:r>
      <w:r w:rsidR="00797A9E" w:rsidRPr="003715D1">
        <w:rPr>
          <w:sz w:val="24"/>
          <w:szCs w:val="24"/>
        </w:rPr>
        <w:fldChar w:fldCharType="begin" w:fldLock="1"/>
      </w:r>
      <w:r w:rsidR="00324B81" w:rsidRPr="003715D1">
        <w:rPr>
          <w:sz w:val="24"/>
          <w:szCs w:val="24"/>
        </w:rPr>
        <w:instrText>ADDIN CSL_CITATION {"citationItems":[{"id":"ITEM-1","itemData":{"DOI":"10.20473/jaki.v4i2.2016.126-135","ISSN":"2303-3592","abstract":"The coverage of under-five children weighed at Posyandu represent the level of participation mothers in Posyandu activities. During three-year period, the coverage of under-five children weighed at Posyandu Puskesmas Sidotopo Wetan Surabaya City has not reached the target. It is also the responsibility of cadres. The object of this study was to to analyze the effect of motivation on the performance of health cadres based on Victor Vroom expectancy theory motivation in Posyandu Puskesmas Sidotopo Wetan Kota Surabaya. This research was an analytic observational research with quantitative approach. Design was cross sectional. Sampling was done by using simple random sampling method. The results showed that the performance varied health cadres that was lacking, enough and good. Level of health cadres motivation was high. Health cadres had high score of expectancy, instrumentally, and valency.Ordinallogistic regression analys was showed the influence of motivation (p-value = 0.000) on the performance of cadres (p-value &lt;α (0.05)). In conclusion, motivation influenced the performance of health cadres in Posyandu Puskesmas Sidotopo Wetan Surabaya City.Keywords:motivation, performance, health cadres, posyandu, victor vroom","author":[{"dropping-particle":"","family":"Husniyawati","given":"Yeni Rahmah","non-dropping-particle":"","parse-names":false,"suffix":""},{"dropping-particle":"","family":"Wulandari","given":"Ratna Dwi","non-dropping-particle":"","parse-names":false,"suffix":""}],"container-title":"Jurnal Administrasi Kesehatan Indonesia","id":"ITEM-1","issued":{"date-parts":[["2016"]]},"title":"Analisis Motivasi Terhadap Kinerja Kader Posyandu Berdasarkan Teori Victor Vroom","type":"article-journal"},"uris":["http://www.mendeley.com/documents/?uuid=7ee4fde4-9519-4424-8936-d59708a199d8"]}],"mendeley":{"formattedCitation":"[16]","plainTextFormattedCitation":"[16]","previouslyFormattedCitation":"[16]"},"properties":{"noteIndex":0},"schema":"https://github.com/citation-style-language/schema/raw/master/csl-citation.json"}</w:instrText>
      </w:r>
      <w:r w:rsidR="00797A9E" w:rsidRPr="003715D1">
        <w:rPr>
          <w:sz w:val="24"/>
          <w:szCs w:val="24"/>
        </w:rPr>
        <w:fldChar w:fldCharType="separate"/>
      </w:r>
      <w:r w:rsidR="00772483" w:rsidRPr="003715D1">
        <w:rPr>
          <w:noProof/>
          <w:sz w:val="24"/>
          <w:szCs w:val="24"/>
        </w:rPr>
        <w:t>[16]</w:t>
      </w:r>
      <w:r w:rsidR="00797A9E" w:rsidRPr="003715D1">
        <w:rPr>
          <w:sz w:val="24"/>
          <w:szCs w:val="24"/>
        </w:rPr>
        <w:fldChar w:fldCharType="end"/>
      </w:r>
    </w:p>
    <w:p w:rsidR="00FF3981" w:rsidRDefault="006F0E3D" w:rsidP="0040688F">
      <w:pPr>
        <w:pStyle w:val="ListParagraph"/>
        <w:ind w:left="0" w:firstLine="720"/>
        <w:rPr>
          <w:sz w:val="24"/>
          <w:szCs w:val="24"/>
        </w:rPr>
      </w:pPr>
      <w:r>
        <w:rPr>
          <w:sz w:val="24"/>
          <w:szCs w:val="24"/>
        </w:rPr>
        <w:t xml:space="preserve">Pada saat memasuki trimester III kondisi pada ibu hamil akan mengalami perubahan psikologis yang dipengaruhi bertambahnya usia kehamilan. Usia kehamilan yang semakin bertambah membuat ibu hamil merasa tidak nyaman dan ingin segera mengakhiri </w:t>
      </w:r>
      <w:r w:rsidR="00054CF3">
        <w:rPr>
          <w:sz w:val="24"/>
          <w:szCs w:val="24"/>
        </w:rPr>
        <w:t>persalinan.</w:t>
      </w:r>
      <w:r w:rsidR="00F1360E">
        <w:rPr>
          <w:sz w:val="24"/>
          <w:szCs w:val="24"/>
        </w:rPr>
        <w:t xml:space="preserve"> Pada ibu hamil yang memasuki trimester III,  ibu hamil akan disibukkan untuk mempersiapkan keperluan bayi baru lahir. Pada fase-fase menjelang minggu terakhir, seorang ibu hamil akan merasa tidak sabar untuk menanti kelahiran bayinya.</w:t>
      </w:r>
      <w:r w:rsidR="00675ABB">
        <w:rPr>
          <w:sz w:val="24"/>
          <w:szCs w:val="24"/>
        </w:rPr>
        <w:t xml:space="preserve"> Pada fase-fase ini , ibu hamil akan mengalami  banyak kegelisahan dan kecemasan yang membayang-bayangi. Bayangan negative akan dirasakan oleh </w:t>
      </w:r>
      <w:r w:rsidR="0040688F">
        <w:rPr>
          <w:sz w:val="24"/>
          <w:szCs w:val="24"/>
        </w:rPr>
        <w:t xml:space="preserve">ibu hamil yang banyak membayangi </w:t>
      </w:r>
      <w:r w:rsidR="00AF6379">
        <w:rPr>
          <w:sz w:val="24"/>
          <w:szCs w:val="24"/>
        </w:rPr>
        <w:t xml:space="preserve">apakah bisa melahirkan normal, </w:t>
      </w:r>
      <w:r w:rsidR="00AF6379" w:rsidRPr="00BB755E">
        <w:rPr>
          <w:sz w:val="24"/>
          <w:szCs w:val="24"/>
        </w:rPr>
        <w:t>Bagaimana saat proses melahirkan terjad</w:t>
      </w:r>
      <w:r w:rsidR="00AF6379">
        <w:rPr>
          <w:sz w:val="24"/>
          <w:szCs w:val="24"/>
        </w:rPr>
        <w:t xml:space="preserve">i sesuatu pada diri dan bayinya,  Apakah melahirkan sangat sakit, dan </w:t>
      </w:r>
      <w:r w:rsidR="00AF6379" w:rsidRPr="00BB755E">
        <w:rPr>
          <w:sz w:val="24"/>
          <w:szCs w:val="24"/>
        </w:rPr>
        <w:t xml:space="preserve">Apakah </w:t>
      </w:r>
      <w:r w:rsidR="00AF6379">
        <w:rPr>
          <w:sz w:val="24"/>
          <w:szCs w:val="24"/>
        </w:rPr>
        <w:t>bayinya dilahirkan dengan sehat.</w:t>
      </w:r>
    </w:p>
    <w:p w:rsidR="002D32AA" w:rsidRDefault="004B5A59" w:rsidP="002D32AA">
      <w:pPr>
        <w:pStyle w:val="ListParagraph"/>
        <w:ind w:left="0" w:firstLine="720"/>
        <w:rPr>
          <w:sz w:val="24"/>
          <w:szCs w:val="24"/>
        </w:rPr>
      </w:pPr>
      <w:r>
        <w:rPr>
          <w:sz w:val="24"/>
          <w:szCs w:val="24"/>
        </w:rPr>
        <w:t>Masa penantian kelahiran bayi sudah sangat dinantikan pada saat ibu hamil memasuki kehamilan trimester III. Seorang ibu hamil akan memasuki fase cemas dalam penantian menunggu kelahiran.</w:t>
      </w:r>
      <w:r w:rsidR="00942D11">
        <w:rPr>
          <w:sz w:val="24"/>
          <w:szCs w:val="24"/>
        </w:rPr>
        <w:t xml:space="preserve"> Fase yang </w:t>
      </w:r>
      <w:r w:rsidR="00942D11">
        <w:rPr>
          <w:sz w:val="24"/>
          <w:szCs w:val="24"/>
        </w:rPr>
        <w:lastRenderedPageBreak/>
        <w:t xml:space="preserve">dimulai pada </w:t>
      </w:r>
      <w:r w:rsidR="00FC446F">
        <w:rPr>
          <w:sz w:val="24"/>
          <w:szCs w:val="24"/>
        </w:rPr>
        <w:t xml:space="preserve">akhir trimester III akan semakin meningkatkan kecemasan karena banyak ketakutan yang dipikirkan oleh ibu hamil tentang </w:t>
      </w:r>
      <w:r w:rsidR="002D32AA">
        <w:rPr>
          <w:sz w:val="24"/>
          <w:szCs w:val="24"/>
        </w:rPr>
        <w:t>persalinan, hal ini juga yang membuat seorang ibu hamil akan terganggu tidurnya dan juga menyebabkan sering mengalami terbangun tengah malam</w:t>
      </w:r>
      <w:r w:rsidR="00AC61A0" w:rsidRPr="00CB60A9">
        <w:rPr>
          <w:sz w:val="24"/>
          <w:szCs w:val="24"/>
        </w:rPr>
        <w:t>.</w:t>
      </w:r>
      <w:r w:rsidR="00797A9E">
        <w:rPr>
          <w:sz w:val="24"/>
          <w:szCs w:val="24"/>
        </w:rPr>
        <w:fldChar w:fldCharType="begin" w:fldLock="1"/>
      </w:r>
      <w:r w:rsidR="00324B81">
        <w:rPr>
          <w:sz w:val="24"/>
          <w:szCs w:val="24"/>
        </w:rPr>
        <w:instrText>ADDIN CSL_CITATION {"citationItems":[{"id":"ITEM-1","itemData":{"abstract":"Latar Belakang :salah satu faktor yang mempengaruhi meningkatnya AKI di semarang adalah unmet need, angka unmet need di Kota Semarang tahun 2015 yaitu 11,1%, angka tersebut masih sangat tinggi, dan menjadi perhatian khusus bagi tenaga kesehatan. Penelitian ini bertujuan untuk mengetahui faktor-faktor apa saja yang berhubungan dengan kejadian unmet need KB di Puskesmas Bandarharjo khususnya di Kelurahan Dadapsari. Metode : jenis penelitian survey analitik dengan pendekatan cross sectional. Populasi yaitu WUS, besar sampel dalam penelitian ini adalah 80 responden. variabel bebas yaitu umur, pendidikan, pendapatan perkapita, jumlah anak, pengetahuan, dukungan suami dan sikap, sedangkan variabel terikat yaitu kejadian unmet need KB . Analisis data dengan menggunakan chi square. Hasil : Hasil penelitian ini menunjukkan umur &lt; 20 tahun dan &gt; 35 27,5%, pendidikan SMA 50.0%, pendapatan perkapita kurang &lt;625065 sebesar 45,0%, anak &lt; 2 anak 28,8%, pengetahuan cukup 45,0%, dukungan suami 38,8%, sikap negatif terhadap KB 43.8%, unmet need KB sebesar 13,8%. Dan dari 7 variabel yang berhubungan dengan kejadian unmet need KB hanya 1 variabel yaitu variabel jumlah anak dengan nilai p value = 0.02 (p&lt;0.05) memiliki hubungan yang signifikan dengan kejadian unmet need KB. Sedangkan yang tidak berhubungan dengan kejadian unmte need KB adalah umur ( nilai p = 0,483 (&gt;0,05)), pendidikan (nilai p = 0,329(&gt;0,05)), pendapatan perkapita ( nilai p = 0,1000(&gt;0,05)), pengetahuan ( nilai p = 0,742(&gt;0,05)), dukungan suami ( nilai p = 0,742(&gt;0,05)), dan sikap (nilai p = 0,1000(&gt;0,05)).Kesimpulan : Ada hubungan antara jumlah anak dengan kejadian unmet need KB. Kata kunci : wanita usia subur, unmet need, angka kematian ibu.","author":[{"dropping-particle":"","family":"HUDA, ALIMATUL","given":"A2A214066","non-dropping-particle":"","parse-names":false,"suffix":""},{"dropping-particle":"","family":"Wardani","given":"Ratih Sari","non-dropping-particle":"","parse-names":false,"suffix":""},{"dropping-particle":"","family":"Purwanti","given":"Indri Astuti","non-dropping-particle":"","parse-names":false,"suffix":""}],"container-title":"Thesis","id":"ITEM-1","issued":{"date-parts":[["2016","10","11"]]},"title":"FAKTOR-FAKTOR YANG BERHUBUNGAN DENGAN KEJADIAN UNMET NEED KELUARGA BERENCANA DI PUSKESMAS BANDARHARJO KECAMATAN SEMARANG UTARA(Studi di Kelurahan Dadapsari)","type":"thesis"},"uris":["http://www.mendeley.com/documents/?uuid=3fe2131b-155b-3d33-9300-7a43927e5719"]}],"mendeley":{"formattedCitation":"[17]","plainTextFormattedCitation":"[17]","previouslyFormattedCitation":"[17]"},"properties":{"noteIndex":0},"schema":"https://github.com/citation-style-language/schema/raw/master/csl-citation.json"}</w:instrText>
      </w:r>
      <w:r w:rsidR="00797A9E">
        <w:rPr>
          <w:sz w:val="24"/>
          <w:szCs w:val="24"/>
        </w:rPr>
        <w:fldChar w:fldCharType="separate"/>
      </w:r>
      <w:r w:rsidR="00772483" w:rsidRPr="00772483">
        <w:rPr>
          <w:noProof/>
          <w:sz w:val="24"/>
          <w:szCs w:val="24"/>
        </w:rPr>
        <w:t>[17]</w:t>
      </w:r>
      <w:r w:rsidR="00797A9E">
        <w:rPr>
          <w:sz w:val="24"/>
          <w:szCs w:val="24"/>
        </w:rPr>
        <w:fldChar w:fldCharType="end"/>
      </w:r>
      <w:r w:rsidR="00925FDD">
        <w:rPr>
          <w:sz w:val="24"/>
          <w:szCs w:val="24"/>
        </w:rPr>
        <w:t xml:space="preserve"> </w:t>
      </w:r>
    </w:p>
    <w:p w:rsidR="00925FDD" w:rsidRPr="00896906" w:rsidRDefault="002D32AA" w:rsidP="002D32AA">
      <w:pPr>
        <w:pStyle w:val="ListParagraph"/>
        <w:ind w:left="0" w:firstLine="720"/>
        <w:rPr>
          <w:sz w:val="24"/>
          <w:szCs w:val="24"/>
        </w:rPr>
      </w:pPr>
      <w:r>
        <w:rPr>
          <w:sz w:val="24"/>
          <w:szCs w:val="24"/>
        </w:rPr>
        <w:t>Muncul</w:t>
      </w:r>
      <w:r w:rsidR="009B3591">
        <w:rPr>
          <w:sz w:val="24"/>
          <w:szCs w:val="24"/>
        </w:rPr>
        <w:t xml:space="preserve"> stresor pada ibu hamil</w:t>
      </w:r>
      <w:r w:rsidR="00925FDD" w:rsidRPr="00925FDD">
        <w:rPr>
          <w:sz w:val="24"/>
          <w:szCs w:val="24"/>
        </w:rPr>
        <w:t xml:space="preserve"> dapat merangsang sistem saraf simpatis dan modula kelenjar adrenal sehingga terjadi peningkatan sekresi hormon adrenalin (efinefrin) yang mampu meningkatkan ketegangan pada ibu hamil sehingga ibu hamil akan gelisah dan tidak mampu berkonsetrasi dengan baik. Kondisi ini menyebabkan ibu hamil trimester III kesulitan untuk tidur</w:t>
      </w:r>
      <w:r w:rsidR="00925FDD">
        <w:rPr>
          <w:sz w:val="24"/>
          <w:szCs w:val="24"/>
        </w:rPr>
        <w:t>.</w:t>
      </w:r>
      <w:r w:rsidR="00896906">
        <w:rPr>
          <w:sz w:val="24"/>
          <w:szCs w:val="24"/>
        </w:rPr>
        <w:t xml:space="preserve"> </w:t>
      </w:r>
    </w:p>
    <w:p w:rsidR="00AF6379" w:rsidRDefault="001E2E6D" w:rsidP="00CB27BD">
      <w:pPr>
        <w:pStyle w:val="ListParagraph"/>
        <w:ind w:left="0" w:firstLine="720"/>
        <w:rPr>
          <w:sz w:val="24"/>
          <w:szCs w:val="24"/>
        </w:rPr>
      </w:pPr>
      <w:r>
        <w:rPr>
          <w:sz w:val="24"/>
          <w:szCs w:val="24"/>
        </w:rPr>
        <w:t>Adapun p</w:t>
      </w:r>
      <w:r w:rsidR="00AF6379" w:rsidRPr="00CB60A9">
        <w:rPr>
          <w:sz w:val="24"/>
          <w:szCs w:val="24"/>
        </w:rPr>
        <w:t xml:space="preserve">engaruh pencahayaan, perubahan temperatur, aktivitas dan rutinitas kerja </w:t>
      </w:r>
      <w:r>
        <w:rPr>
          <w:sz w:val="24"/>
          <w:szCs w:val="24"/>
        </w:rPr>
        <w:t xml:space="preserve">merupakan faktor-faktor lain yang mempengaruhi tidur secara umum dimana faktor-faktor ini </w:t>
      </w:r>
      <w:r w:rsidR="00AF6379" w:rsidRPr="00CB60A9">
        <w:rPr>
          <w:sz w:val="24"/>
          <w:szCs w:val="24"/>
        </w:rPr>
        <w:t xml:space="preserve">yang akan mempengaruhi irama dan siklus tidur dan bangun sehari-hari. </w:t>
      </w:r>
      <w:r w:rsidR="00CB27BD">
        <w:rPr>
          <w:sz w:val="24"/>
          <w:szCs w:val="24"/>
        </w:rPr>
        <w:t>Setiap orang sudah tentu memiliki waktu untuk mereka tidur secara biologis yang berbeda-beda. Tentunya hal ini pun berpengaruh kepada ibu hamil yang jelas memiliki waktu jam tidur yang berbeda-beda antara ibu hamil yang lain. Selain perbedaan waktu tidur, cepat atau lambatnya seseorang untuk memulai tidurnya juga berbeda-beda setiap orang</w:t>
      </w:r>
      <w:r w:rsidR="00AF6379">
        <w:rPr>
          <w:sz w:val="24"/>
          <w:szCs w:val="24"/>
        </w:rPr>
        <w:t>.</w:t>
      </w:r>
      <w:r w:rsidR="00797A9E">
        <w:rPr>
          <w:sz w:val="24"/>
          <w:szCs w:val="24"/>
        </w:rPr>
        <w:fldChar w:fldCharType="begin" w:fldLock="1"/>
      </w:r>
      <w:r w:rsidR="00324B81">
        <w:rPr>
          <w:sz w:val="24"/>
          <w:szCs w:val="24"/>
        </w:rPr>
        <w:instrText>ADDIN CSL_CITATION {"citationItems":[{"id":"ITEM-1","itemData":{"abstract":"Trimester akhir, jelang persalinan seringkali ibu mengalami kekhawatiran seperti bersalin prematur, anaknya cacat, penyulit persalinan, pembesaran rahim dan gerakan janin di malam hari yang dapat menyebabkan kualitas tidur ibu terganggu. Aromaterapi lavender merupakan salah satu alternatif nonfarmakologis yang dapat memperbaiki kualitas tidur. Tujuan penelitian adalah membuktikan pengaruh aromaterapi lavender terhadap kualitas tidur ibu hamil trimester III. Desain penelitian adalah pre eksperimental, pendekatan pretest-post test one group design. Sampel penelitian adalah sebagian ibu hamil trimester III yang memenuhi criteria penelitian sebanyak 50 orang, dengan purposive sampling. Instrumen kualitas tidur adalah Pittsburg Sleep Quality Index (PSQI) yang memiliki 7 komponen. Penelitian ini menggunakan aromaterapi semprot dengan durasi semprot tiap 10 menit selama 7 hari. Hasil uji Wilcoxon menunjukkan bahwa p-value=0,001 yang artinya kualitas tidur dapat diperbaiki dengan aromaterapi lavender dibuktikan 40 dari 50 (80%) responden terjadi perbaikan kualitas tidur. Lavender mempunyai kandungan minyak atsiri yang mempunyai efek memperpanjang durasi tidur. Linalool dan linalil asetat dalam minyak lavender akan merangsang pelepasan serotonin yang merupakan neurotransmitter yang mengatur permulaan untuk tidur.","author":[{"dropping-particle":"","family":"Indah","given":"Lestari","non-dropping-particle":"","parse-names":false,"suffix":""},{"dropping-particle":"","family":"Maisaro","given":"Maisaro","non-dropping-particle":"","parse-names":false,"suffix":""}],"container-title":"Jurnal Ilmu Kesehatan","id":"ITEM-1","issue":"1","issued":{"date-parts":[["2019"]]},"page":"32-38","title":"PENGARUH AROMATERAPI LAVENDER TERHADAP KUALITAS TIDUR IBU HAMIL TRIMESTER III","type":"article-journal","volume":"8"},"uris":["http://www.mendeley.com/documents/?uuid=62f92efe-98c1-4195-8f52-cb5897bb60dd"]}],"mendeley":{"formattedCitation":"[18]","plainTextFormattedCitation":"[18]","previouslyFormattedCitation":"[18]"},"properties":{"noteIndex":0},"schema":"https://github.com/citation-style-language/schema/raw/master/csl-citation.json"}</w:instrText>
      </w:r>
      <w:r w:rsidR="00797A9E">
        <w:rPr>
          <w:sz w:val="24"/>
          <w:szCs w:val="24"/>
        </w:rPr>
        <w:fldChar w:fldCharType="separate"/>
      </w:r>
      <w:r w:rsidR="00772483" w:rsidRPr="00772483">
        <w:rPr>
          <w:noProof/>
          <w:sz w:val="24"/>
          <w:szCs w:val="24"/>
        </w:rPr>
        <w:t>[18]</w:t>
      </w:r>
      <w:r w:rsidR="00797A9E">
        <w:rPr>
          <w:sz w:val="24"/>
          <w:szCs w:val="24"/>
        </w:rPr>
        <w:fldChar w:fldCharType="end"/>
      </w:r>
    </w:p>
    <w:p w:rsidR="00AC61A0" w:rsidRDefault="00AC61A0" w:rsidP="00DD363C">
      <w:pPr>
        <w:pStyle w:val="ListParagraph"/>
        <w:ind w:left="0" w:firstLine="720"/>
        <w:rPr>
          <w:sz w:val="24"/>
          <w:szCs w:val="24"/>
        </w:rPr>
      </w:pPr>
      <w:r w:rsidRPr="00186B54">
        <w:rPr>
          <w:sz w:val="24"/>
          <w:szCs w:val="24"/>
        </w:rPr>
        <w:t xml:space="preserve">Aromaterapi sering digunakan untuk praktek pengobatan </w:t>
      </w:r>
      <w:r w:rsidR="004009C6">
        <w:rPr>
          <w:sz w:val="24"/>
          <w:szCs w:val="24"/>
        </w:rPr>
        <w:t xml:space="preserve">alternative. </w:t>
      </w:r>
      <w:r w:rsidR="005A6D0D">
        <w:rPr>
          <w:sz w:val="24"/>
          <w:szCs w:val="24"/>
        </w:rPr>
        <w:t>Salah satu bentuk terapi yang memberikan relaksasi adalah aroma terapi</w:t>
      </w:r>
      <w:r w:rsidRPr="00186B54">
        <w:rPr>
          <w:sz w:val="24"/>
          <w:szCs w:val="24"/>
        </w:rPr>
        <w:t>.</w:t>
      </w:r>
      <w:r w:rsidR="00797A9E">
        <w:rPr>
          <w:sz w:val="24"/>
          <w:szCs w:val="24"/>
        </w:rPr>
        <w:fldChar w:fldCharType="begin" w:fldLock="1"/>
      </w:r>
      <w:r w:rsidR="00324B81">
        <w:rPr>
          <w:sz w:val="24"/>
          <w:szCs w:val="24"/>
        </w:rPr>
        <w:instrText>ADDIN CSL_CITATION {"citationItems":[{"id":"ITEM-1","itemData":{"ISSN":"2621-0584","abstract":"Anxiety is an emotional reaction that can occur in pregnant women are associated with anxiety. In Indonesia, there are 107 million (28.7%) third- trimester pregnant women who experience anxiety at the time before birth or in the face of labor. Anxiety if not addressed it will have an impact on ongoing emotional changes and can even lead to mental disorders. Efforts to reduce anxiety can use the foot soak, diaphragmatic breathing and aromatherapy lavender. Knowing Giving a foot soak and diaphragmatic breathing (deep breath) as well as aromatherapy lavender to reduce anxiety in the third- trimester pregnant women. Methods of the application used in the application is done using an analytic descriptive method using a case study approach. Taking respondents were 5 people who have a category of pregnant women with anxiety primigravidae third-trimester. The research instrument used to assess the scale HARS anxiety. The data were obtained through interviews, observation, documentation, and literature. The implementation process for 2 weeks, it is evident that there are changes in anxiety scores after application on primigravida pregnant women who experience anxiety third-trimester average respondent suffered mild anxiety and being reduced to no anxiety in the first and second week. Conclusion: The use of innovative foot soak and diaphragmatic breathing and aromatherapy lavender.provaid able to reduce the score of anxiety in pregnant women primigravidae the third-trimester.","author":[{"dropping-particle":"","family":"Khotimah","given":"Asih Husnul","non-dropping-particle":"","parse-names":false,"suffix":""},{"dropping-particle":"","family":"Sulastri","given":"Eti","non-dropping-particle":"","parse-names":false,"suffix":""}],"container-title":"Proceeding of The URECOL","id":"ITEM-1","issued":{"date-parts":[["2019","10","21"]]},"page":"162-170","title":"Penerapan Rendam Kaki dan Pernapasan Diafragma (Napas Dalam) serta Aromaterapi Lavender untuk Mengurangi Kecemasan pada Ibu Hamil Trimester III di PMB Sugiyastuti, Amd. Keb.","type":"article-journal"},"uris":["http://www.mendeley.com/documents/?uuid=8fdc2452-d194-3c20-b71c-2932be9ce2c1"]}],"mendeley":{"formattedCitation":"[19]","plainTextFormattedCitation":"[19]","previouslyFormattedCitation":"[19]"},"properties":{"noteIndex":0},"schema":"https://github.com/citation-style-language/schema/raw/master/csl-citation.json"}</w:instrText>
      </w:r>
      <w:r w:rsidR="00797A9E">
        <w:rPr>
          <w:sz w:val="24"/>
          <w:szCs w:val="24"/>
        </w:rPr>
        <w:fldChar w:fldCharType="separate"/>
      </w:r>
      <w:r w:rsidR="00772483" w:rsidRPr="00772483">
        <w:rPr>
          <w:noProof/>
          <w:sz w:val="24"/>
          <w:szCs w:val="24"/>
        </w:rPr>
        <w:t>[19]</w:t>
      </w:r>
      <w:r w:rsidR="00797A9E">
        <w:rPr>
          <w:sz w:val="24"/>
          <w:szCs w:val="24"/>
        </w:rPr>
        <w:fldChar w:fldCharType="end"/>
      </w:r>
      <w:r w:rsidR="00672D6C">
        <w:rPr>
          <w:sz w:val="24"/>
          <w:szCs w:val="24"/>
        </w:rPr>
        <w:t xml:space="preserve"> </w:t>
      </w:r>
      <w:r w:rsidR="005A6D0D">
        <w:rPr>
          <w:sz w:val="24"/>
          <w:szCs w:val="24"/>
        </w:rPr>
        <w:t xml:space="preserve">proses dari sistem kerja aromaterapi yaitu dimulai dari bau yang dihirup oleh </w:t>
      </w:r>
      <w:r w:rsidRPr="00186B54">
        <w:rPr>
          <w:sz w:val="24"/>
          <w:szCs w:val="24"/>
        </w:rPr>
        <w:t>hidung dan berhubungan dengan silia, penerima di dalam silia dihubungkan dengan alat penghirup yang berada di ujung saluran bau.</w:t>
      </w:r>
      <w:r w:rsidR="005B18DB">
        <w:rPr>
          <w:sz w:val="24"/>
          <w:szCs w:val="24"/>
        </w:rPr>
        <w:t xml:space="preserve"> </w:t>
      </w:r>
      <w:r w:rsidRPr="00186B54">
        <w:rPr>
          <w:sz w:val="24"/>
          <w:szCs w:val="24"/>
        </w:rPr>
        <w:t xml:space="preserve">Bau-bauan </w:t>
      </w:r>
      <w:r w:rsidR="005A6D0D">
        <w:rPr>
          <w:sz w:val="24"/>
          <w:szCs w:val="24"/>
        </w:rPr>
        <w:t xml:space="preserve">tersebut </w:t>
      </w:r>
      <w:r w:rsidRPr="00186B54">
        <w:rPr>
          <w:sz w:val="24"/>
          <w:szCs w:val="24"/>
        </w:rPr>
        <w:t>diubah</w:t>
      </w:r>
      <w:r w:rsidR="005A6D0D">
        <w:rPr>
          <w:sz w:val="24"/>
          <w:szCs w:val="24"/>
        </w:rPr>
        <w:t xml:space="preserve"> menjadi impuls listrik yang dipancarkan ke otak</w:t>
      </w:r>
      <w:r w:rsidRPr="00186B54">
        <w:rPr>
          <w:sz w:val="24"/>
          <w:szCs w:val="24"/>
        </w:rPr>
        <w:t xml:space="preserve"> oleh silia </w:t>
      </w:r>
      <w:r w:rsidR="005B18DB">
        <w:rPr>
          <w:sz w:val="24"/>
          <w:szCs w:val="24"/>
        </w:rPr>
        <w:t xml:space="preserve">melalui sistem </w:t>
      </w:r>
      <w:r w:rsidR="004009C6">
        <w:rPr>
          <w:sz w:val="24"/>
          <w:szCs w:val="24"/>
        </w:rPr>
        <w:t>penghirup.</w:t>
      </w:r>
      <w:r w:rsidR="00797A9E">
        <w:rPr>
          <w:sz w:val="24"/>
          <w:szCs w:val="24"/>
        </w:rPr>
        <w:fldChar w:fldCharType="begin" w:fldLock="1"/>
      </w:r>
      <w:r w:rsidR="00324B81">
        <w:rPr>
          <w:sz w:val="24"/>
          <w:szCs w:val="24"/>
        </w:rPr>
        <w:instrText>ADDIN CSL_CITATION {"citationItems":[{"id":"ITEM-1","itemData":{"DOI":"10.35728/JMKIK.V6I2.750","ISSN":"2654-945X","abstract":"Kualitas tidur yang baik akan menjaga kesehatan ibu selama hamil serta memberikan kesehatan ibu dengan memberikan cukup energi saat persalinan. Hal ini berdampak bagi perubahan fisiologis normal selama kehamilan seperti peningkatan ukuran uterus, ketidaknyamanan fisik dan peningkatan hormone progesterone. Solusi untuk memperbaiki kualitas tidur ibu dengan memberikan aromaterapi lavender. Penelitian ini untuk membuktikan pengaruh aromaterapi lavender terhadap ibu hamil trimester III. Desain penelitian adalah quasy eksperimen, pendekatan pretest-postest one group design. Populasi seluruh ibu hamil trimester III yang datang memeriksakan diri ke klinik aminah rianta 1 samarinda. Pengambilan sampel dilakukan dengan menggunakan teknik purposive sampling dengan jumlah responden 32. Data yang diperoleh dianalisis dengan menggunakan uji wilcoxon. Hasil kualitas tidur sebelum diberikan aromaterapi lavender tertinggi sebesar 12 dan hasil kualiatas tidur ibu hamil sebelum diberikan aromaterapi lavender terendah sebesar 6. Hasil kualitas tidur sesudah diberikan aromaterapi lavender tertinggi sebesar 9 dan hasil kualitas tidur ibu hamil sesudah diberikan aroma terapi terendah sebesar 2. Nilai sebelum dan sesudah pemberian berdasarkan nilai PSQI. Sehingga hipotesis pada penelitian ini diterima, yaitu ada pengaruh aromaterapi lavender terhadap kualitas tidur pada ibu hamil trimester III di Samarinda tahun 2020. Berdasarkan hasil penelitian, penggunaan aromaterapi lavender dapat dijadikan pilihan aman bagi ibu hamil dalam memperbaiki kualitas tidur.","author":[{"dropping-particle":"","family":"Meihartati","given":"Tuti","non-dropping-particle":"","parse-names":false,"suffix":""},{"dropping-particle":"","family":"Iswara","given":"Ira","non-dropping-particle":"","parse-names":false,"suffix":""}],"container-title":"Jurnal Medika : Karya Ilmiah Kesehatan","id":"ITEM-1","issue":"2","issued":{"date-parts":[["2021","11","15"]]},"publisher":"STIKes Wiyata Husada Samarinda","title":"PENGARUH AROMATERAPI LAVENDER TERHADAPKUALITAS TIDUR IBU HAMIL","type":"article-journal","volume":"6"},"uris":["http://www.mendeley.com/documents/?uuid=368e7e08-2472-3bcf-b6c7-2f52802c2847"]}],"mendeley":{"formattedCitation":"[15]","plainTextFormattedCitation":"[15]","previouslyFormattedCitation":"[15]"},"properties":{"noteIndex":0},"schema":"https://github.com/citation-style-language/schema/raw/master/csl-citation.json"}</w:instrText>
      </w:r>
      <w:r w:rsidR="00797A9E">
        <w:rPr>
          <w:sz w:val="24"/>
          <w:szCs w:val="24"/>
        </w:rPr>
        <w:fldChar w:fldCharType="separate"/>
      </w:r>
      <w:r w:rsidR="00772483" w:rsidRPr="00772483">
        <w:rPr>
          <w:noProof/>
          <w:sz w:val="24"/>
          <w:szCs w:val="24"/>
        </w:rPr>
        <w:t>[15]</w:t>
      </w:r>
      <w:r w:rsidR="00797A9E">
        <w:rPr>
          <w:sz w:val="24"/>
          <w:szCs w:val="24"/>
        </w:rPr>
        <w:fldChar w:fldCharType="end"/>
      </w:r>
      <w:r w:rsidR="004009C6">
        <w:rPr>
          <w:sz w:val="24"/>
          <w:szCs w:val="24"/>
        </w:rPr>
        <w:t xml:space="preserve"> </w:t>
      </w:r>
      <w:r w:rsidR="005A6D0D">
        <w:rPr>
          <w:sz w:val="24"/>
          <w:szCs w:val="24"/>
        </w:rPr>
        <w:t>Selanjutnya</w:t>
      </w:r>
      <w:r w:rsidRPr="00186B54">
        <w:rPr>
          <w:sz w:val="24"/>
          <w:szCs w:val="24"/>
        </w:rPr>
        <w:t xml:space="preserve"> </w:t>
      </w:r>
      <w:r w:rsidR="005B18DB">
        <w:rPr>
          <w:sz w:val="24"/>
          <w:szCs w:val="24"/>
        </w:rPr>
        <w:t>impulse</w:t>
      </w:r>
      <w:r w:rsidR="005A6D0D">
        <w:rPr>
          <w:sz w:val="24"/>
          <w:szCs w:val="24"/>
        </w:rPr>
        <w:t>-impulse akan</w:t>
      </w:r>
      <w:r w:rsidR="005B18DB">
        <w:rPr>
          <w:sz w:val="24"/>
          <w:szCs w:val="24"/>
        </w:rPr>
        <w:t xml:space="preserve"> </w:t>
      </w:r>
      <w:r w:rsidRPr="00186B54">
        <w:rPr>
          <w:sz w:val="24"/>
          <w:szCs w:val="24"/>
        </w:rPr>
        <w:t>mencapai</w:t>
      </w:r>
      <w:r w:rsidR="005B18DB">
        <w:rPr>
          <w:sz w:val="24"/>
          <w:szCs w:val="24"/>
        </w:rPr>
        <w:t xml:space="preserve"> </w:t>
      </w:r>
      <w:r w:rsidRPr="00186B54">
        <w:rPr>
          <w:sz w:val="24"/>
          <w:szCs w:val="24"/>
        </w:rPr>
        <w:t>sistem l</w:t>
      </w:r>
      <w:r w:rsidR="005A6D0D">
        <w:rPr>
          <w:sz w:val="24"/>
          <w:szCs w:val="24"/>
        </w:rPr>
        <w:t>imbik di hipotalamus yang kemudian</w:t>
      </w:r>
      <w:r w:rsidRPr="00186B54">
        <w:rPr>
          <w:sz w:val="24"/>
          <w:szCs w:val="24"/>
        </w:rPr>
        <w:t xml:space="preserve"> meningkatkan gelombang alfa dan akan membantu ki</w:t>
      </w:r>
      <w:r w:rsidR="004009C6">
        <w:rPr>
          <w:sz w:val="24"/>
          <w:szCs w:val="24"/>
        </w:rPr>
        <w:t>ta untuk merasa rileks.</w:t>
      </w:r>
      <w:r w:rsidR="00797A9E">
        <w:rPr>
          <w:sz w:val="24"/>
          <w:szCs w:val="24"/>
        </w:rPr>
        <w:fldChar w:fldCharType="begin" w:fldLock="1"/>
      </w:r>
      <w:r w:rsidR="00324B81">
        <w:rPr>
          <w:sz w:val="24"/>
          <w:szCs w:val="24"/>
        </w:rPr>
        <w:instrText>ADDIN CSL_CITATION {"citationItems":[{"id":"ITEM-1","itemData":{"DOI":"10.22216/JEN.V3I1.2433","ISSN":"2477-6521","abstract":"Bad sleep quality causes fatigue, difficulty concentrating, and often drowsiness in the elderly. The purpose of this study was to determine the effect of aroma of lavender therapy on the quality of elderly sleep at Wisma Cinta Kasih Padang. This type of research is quantitative with pre-experimental design using One Group Pretest-Posttest Design design using T-test dependent test. Sampling technique in this research use purposive sampling 30 responden as intervention group. The research to do in Wisma Cinta Kasih Padang. The results of the study found that all elderly (100%) had poor sleep quality before lavender aromatherapy and only 40% experienced poor sleep quality after lavender therapy. The statistical test obtained p value = 0.000, where there is influence of lavender therapy to sleep quality of elderly in Wisma Cinta Kasih Padang. The smell of lavender therapy can improve the quality of elderly sleep. Officer Wisma Cinta Kasih Padang in order to provide lavender therapy every 2 times / week at bedtime so as to improve the quality of elderly sleep.      Kualitas tidur buruk menyebabkan kelelahan, sulit berkonsentrasi, dan sering mengantuk pada lansia. Tujuan penelitian ini adalah untuk mengetahui pengaruh aroma terapi lavender terhadap kualitas tidur lansia di Wisma Cinta Kasih Padang. Jenis penelitian ini adalah kuantitatif dengan desain preekperimental menggunakan rancangan One Group Pretest-Posttest Design menggunakan uji T-test dependent. Teknik pengambilan sampel dalam penelitian ini menggunakan purposive sampling 30 responden sebagai kelompok intervensi. Penelitian dilakukan di Wisma Cinta Kasih Padang. Hasil penelitian didapatkan seluruh lansia (100%) mengalami kualitas tidur yang buruk sebelum diberikan aromaterapi lavender dan hanya 40% yang mengalami kualitas tidur buruk sesudah diberikan aroma terapi lavender. Uji statistik didapatkan nilai p= 0,000, dimana terdapat pengaruh terapi lavender terhadap kualitas tidur lansia di Wisma Cinta Kasih Padang. Aroma terapi lavender dpat meningkatkan kualitas tidur lansia. Petugas Wisma Cinta Kasih Padang agar dapat memberikan terapi lavender setiap 2 kali/ minggu saat menjelang tidur sehingga dapat meningkatkan kualitas tidur lansia.","author":[{"dropping-particle":"","family":"Sari¹","given":"Dian","non-dropping-particle":"","parse-names":false,"suffix":""},{"dropping-particle":"","family":"Leonard²","given":"Devid","non-dropping-particle":"","parse-names":false,"suffix":""},{"dropping-particle":"","family":"Studi","given":"Program","non-dropping-particle":"","parse-names":false,"suffix":""},{"dropping-particle":"","family":"Keperawatan","given":"S1","non-dropping-particle":"","parse-names":false,"suffix":""},{"dropping-particle":"","family":"Dharma","given":"Stikes","non-dropping-particle":"","parse-names":false,"suffix":""},{"dropping-particle":"","family":"Padang","given":"Landbouw","non-dropping-particle":"","parse-names":false,"suffix":""}],"container-title":"Jurnal Endurance : Kajian Ilmiah Problema Kesehatan","id":"ITEM-1","issue":"1","issued":{"date-parts":[["2018","3","19"]]},"page":"121-130","publisher":"Kopertis Wilayah X","title":"PENGARUH AROMA TERAPI LAVENDER  TERHADAP KUALITAS TIDUR LANSIA DI WISMA CINTA KASIH","type":"article-journal","volume":"3"},"uris":["http://www.mendeley.com/documents/?uuid=f22a1a51-1cd4-3655-8d39-ccc983b7c754"]}],"mendeley":{"formattedCitation":"[20]","plainTextFormattedCitation":"[20]","previouslyFormattedCitation":"[20]"},"properties":{"noteIndex":0},"schema":"https://github.com/citation-style-language/schema/raw/master/csl-citation.json"}</w:instrText>
      </w:r>
      <w:r w:rsidR="00797A9E">
        <w:rPr>
          <w:sz w:val="24"/>
          <w:szCs w:val="24"/>
        </w:rPr>
        <w:fldChar w:fldCharType="separate"/>
      </w:r>
      <w:r w:rsidR="00772483" w:rsidRPr="00772483">
        <w:rPr>
          <w:noProof/>
          <w:sz w:val="24"/>
          <w:szCs w:val="24"/>
        </w:rPr>
        <w:t>[20]</w:t>
      </w:r>
      <w:r w:rsidR="00797A9E">
        <w:rPr>
          <w:sz w:val="24"/>
          <w:szCs w:val="24"/>
        </w:rPr>
        <w:fldChar w:fldCharType="end"/>
      </w:r>
    </w:p>
    <w:p w:rsidR="00C07B9B" w:rsidRDefault="00C07B9B" w:rsidP="00DD363C">
      <w:pPr>
        <w:pStyle w:val="ListParagraph"/>
        <w:ind w:left="0" w:firstLine="720"/>
        <w:rPr>
          <w:sz w:val="24"/>
          <w:szCs w:val="24"/>
        </w:rPr>
      </w:pPr>
      <w:r>
        <w:rPr>
          <w:sz w:val="24"/>
          <w:szCs w:val="24"/>
        </w:rPr>
        <w:t xml:space="preserve">Aromaterapi merupakan salah satu cara terapi penyembuhan dengan menggunakan minyak atsiri murni yang diramu dengan menggunakan berbagai ramuan jenis tanaman, </w:t>
      </w:r>
      <w:r>
        <w:rPr>
          <w:sz w:val="24"/>
          <w:szCs w:val="24"/>
        </w:rPr>
        <w:lastRenderedPageBreak/>
        <w:t>bunga dan akar pohon dan batang pohon yang masing- masing sudah memiliki kandungan sifat terapi yang berbeda-beda.</w:t>
      </w:r>
      <w:r w:rsidR="00797A9E">
        <w:rPr>
          <w:sz w:val="24"/>
          <w:szCs w:val="24"/>
        </w:rPr>
        <w:fldChar w:fldCharType="begin" w:fldLock="1"/>
      </w:r>
      <w:r w:rsidR="004835A7">
        <w:rPr>
          <w:sz w:val="24"/>
          <w:szCs w:val="24"/>
        </w:rPr>
        <w:instrText>ADDIN CSL_CITATION {"citationItems":[{"id":"ITEM-1","itemData":{"DOI":"10.2411/JIKEPERAWATAN.V4I1.279","ISSN":"2442-8108","abstract":"Insomnia adalah gejala kelainan dalam tidur berupa kesulitan berulang untuk tidur atau mempertahankan tidur walaupun ada kesempatan untuk tidur. Aromaterapi merupakan&amp;amp;nbsp; terapi dengan memakai minyak esensial yang ekstrak dan unsur kimianya diambil dengan utuh. Penelitian ini bertujuan untuk mengetahui pengaruh aroma terapi lavender terhadap penurunan insomnia pada lanjut usia. Penelitian dilakukan pada April 2017. Jenis penelitian ini adalah observasional, dengan cara pendekatan one group pretest-posttest. Populasi dalam penelitian ini lanjut usia penghuni Panti werdha Guna Budi Bhakti Medan yang berjumlah 62 orang dan sampel sebanyak 13 orang yang ditentukan dengan menggunakan teknik purposive sampling. Analisis statistik yang digunakan uji chi-square. Hasil analisis univariat, didapat bahwa mayoritas responden sebelum diberi aromaterapi mayoritas menderita insomnia sedang&amp;amp;nbsp; yaitu sebanyak 14 orang (93,33%) dan minoritas menderita insomnia berat sebanyak 1 orang (6,67%). Setelah diberi aromaterapi mayoritas responden mengalami insomnia ringan yaitu sebanyak 13 orang (86,67%), sedangkan minoritas responden mengalami insomnia sedang yaitu sebanyak 2 orang (13,33%). Hasil analisis bivariat menunjukkan bahwa sebelum diberi aromaterapi ada 14 orang reponden mengalami insomnia sedang dan 1 orang mengalami insomnia berat, sedangkan pada post test terjadi penurunan tingkat insomnia menjadi 13 orang insomnia ringan dan 2 orang insomnia sedang. Uji statistik Wilcoxon&amp;amp;nbsp;Signed&amp;amp;nbsp;Ranks&amp;amp;nbsp;Test diperoleh nilai probabilitas p 0,000 &amp;amp;lt; 0,005 yang berarti terdapat pengaruh aromaterapi terhadap penurunan tingkat insomnia pada lanjut usia. Disarankan bagi profesi keperawatan untuk mampu melanjutkan dan lebih meningkatkan terapi komplementer yang berguna untuk meningkatkan pelayanan keperawatan khususnya dalam keperawatan lanjut usia dan aromaterapi.\n&amp;amp;nbsp;","author":[{"dropping-particle":"","family":"Siagian","given":"Hartika Samgryce","non-dropping-particle":"","parse-names":false,"suffix":""}],"container-title":"Jurnal Ilmiah Keperawatan Imelda","id":"ITEM-1","issue":"1","issued":{"date-parts":[["2018"]]},"page":"387-392","publisher":"Universitas Imelda Medan","title":"Pengaruh Aromaterapi Lavender Terhadap Penurunan Insomnia Pada Lanjut Usia Di Panti Werdha Guna Budi Bhakti Medan","type":"article-journal","volume":"4"},"uris":["http://www.mendeley.com/documents/?uuid=fbd540be-740d-32b5-8ea2-23cc58218933"]}],"mendeley":{"formattedCitation":"[21]","plainTextFormattedCitation":"[21]","previouslyFormattedCitation":"[21]"},"properties":{"noteIndex":0},"schema":"https://github.com/citation-style-language/schema/raw/master/csl-citation.json"}</w:instrText>
      </w:r>
      <w:r w:rsidR="00797A9E">
        <w:rPr>
          <w:sz w:val="24"/>
          <w:szCs w:val="24"/>
        </w:rPr>
        <w:fldChar w:fldCharType="separate"/>
      </w:r>
      <w:r w:rsidR="00324B81" w:rsidRPr="00324B81">
        <w:rPr>
          <w:noProof/>
          <w:sz w:val="24"/>
          <w:szCs w:val="24"/>
        </w:rPr>
        <w:t>[21]</w:t>
      </w:r>
      <w:r w:rsidR="00797A9E">
        <w:rPr>
          <w:sz w:val="24"/>
          <w:szCs w:val="24"/>
        </w:rPr>
        <w:fldChar w:fldCharType="end"/>
      </w:r>
      <w:r>
        <w:rPr>
          <w:sz w:val="24"/>
          <w:szCs w:val="24"/>
        </w:rPr>
        <w:t xml:space="preserve"> Pemberian aromaterapi lavender memiliki manfaat yang langsung dirasakan oleh tubuh. Aromaterapi dalam lavender memiliki kandungan linalool yang memiliki efek sedative.</w:t>
      </w:r>
      <w:r w:rsidR="00797A9E">
        <w:rPr>
          <w:sz w:val="24"/>
          <w:szCs w:val="24"/>
        </w:rPr>
        <w:fldChar w:fldCharType="begin" w:fldLock="1"/>
      </w:r>
      <w:r w:rsidR="004835A7">
        <w:rPr>
          <w:sz w:val="24"/>
          <w:szCs w:val="24"/>
        </w:rPr>
        <w:instrText>ADDIN CSL_CITATION {"citationItems":[{"id":"ITEM-1","itemData":{"DOI":"10.1016/J.JAD.2021.03.066","ISSN":"0165-0327","PMID":"33839552","abstract":"Background: : Insomnia is a more and more common sleep disorder, which affects health and quality of life. Aromatherapy is one of the effective treatments to improve sleep quality. This paper is to comprehensively evaluate the existing research on aromatherapy as a treatment of insomnia to verify its therapeutic effect. Results: : 16 studies (19 comparisons) met inclusion and exclusion criteria were used for meta-analysis. The results showed that aromatherapy had a significant effect on improving sleep quality (WMD: -2.52; 95% CI: -3.24 to -1.79). Subgroup analysis showed that different types of patients from different countries can improve their sleep quality through aromatherapy. The inhalation group, rather than the massage group had an obvious therapeutic effect, which may be due to the number of studies using massage included in our analysis is too small. What's more, different intervention duration does not seem to have a significant effect on the efficacy of aromatherapy. Conclusion: : Aromatherapy has a significant effect on improving sleep quality. It can be used as one of the non-pharmacological treatments for insomnia, and relevant guide should be formulated to facilitate future clinical applications.","author":[{"dropping-particle":"","family":"Tang","given":"Yueheng","non-dropping-particle":"","parse-names":false,"suffix":""},{"dropping-particle":"","family":"Gong","given":"Minmin","non-dropping-particle":"","parse-names":false,"suffix":""},{"dropping-particle":"","family":"Qin","given":"Xin","non-dropping-particle":"","parse-names":false,"suffix":""},{"dropping-particle":"","family":"Su","given":"Hao","non-dropping-particle":"","parse-names":false,"suffix":""},{"dropping-particle":"","family":"Wang","given":"Zhi","non-dropping-particle":"","parse-names":false,"suffix":""},{"dropping-particle":"","family":"Dong","given":"Hui","non-dropping-particle":"","parse-names":false,"suffix":""}],"container-title":"Journal of Affective Disorders","id":"ITEM-1","issued":{"date-parts":[["2021","6","1"]]},"page":"1-9","publisher":"Elsevier","title":"The Therapeutic Effect of Aromatherapy on Insomnia: a Meta-Analysis","type":"article-journal","volume":"288"},"uris":["http://www.mendeley.com/documents/?uuid=25dc4317-e35e-3af5-a6f3-995e365df851"]}],"mendeley":{"formattedCitation":"[22]","plainTextFormattedCitation":"[22]","previouslyFormattedCitation":"[22]"},"properties":{"noteIndex":0},"schema":"https://github.com/citation-style-language/schema/raw/master/csl-citation.json"}</w:instrText>
      </w:r>
      <w:r w:rsidR="00797A9E">
        <w:rPr>
          <w:sz w:val="24"/>
          <w:szCs w:val="24"/>
        </w:rPr>
        <w:fldChar w:fldCharType="separate"/>
      </w:r>
      <w:r w:rsidR="00324B81" w:rsidRPr="00324B81">
        <w:rPr>
          <w:noProof/>
          <w:sz w:val="24"/>
          <w:szCs w:val="24"/>
        </w:rPr>
        <w:t>[22]</w:t>
      </w:r>
      <w:r w:rsidR="00797A9E">
        <w:rPr>
          <w:sz w:val="24"/>
          <w:szCs w:val="24"/>
        </w:rPr>
        <w:fldChar w:fldCharType="end"/>
      </w:r>
    </w:p>
    <w:p w:rsidR="00C07B9B" w:rsidRDefault="00C07B9B" w:rsidP="00DD363C">
      <w:pPr>
        <w:pStyle w:val="ListParagraph"/>
        <w:ind w:left="0" w:firstLine="720"/>
        <w:rPr>
          <w:sz w:val="24"/>
          <w:szCs w:val="24"/>
        </w:rPr>
      </w:pPr>
      <w:r>
        <w:rPr>
          <w:sz w:val="24"/>
          <w:szCs w:val="24"/>
        </w:rPr>
        <w:t>Pemberian aromaterapi dapat bertujuan untuk mempengaruhi suasana hati atau kesehatan seseorang, yang sering digabung</w:t>
      </w:r>
      <w:r w:rsidR="00CC00AD">
        <w:rPr>
          <w:sz w:val="24"/>
          <w:szCs w:val="24"/>
        </w:rPr>
        <w:t>kan dengan praktik pengobatan alternative. Disamping hal tersebut dapat juga memberikan manfaat mengatasi stress, gelisah, berdebar-debar, gugup, serta menciptakan perasaan tenang dan rileks.</w:t>
      </w:r>
      <w:r w:rsidR="00797A9E">
        <w:rPr>
          <w:sz w:val="24"/>
          <w:szCs w:val="24"/>
        </w:rPr>
        <w:fldChar w:fldCharType="begin" w:fldLock="1"/>
      </w:r>
      <w:r w:rsidR="004835A7">
        <w:rPr>
          <w:sz w:val="24"/>
          <w:szCs w:val="24"/>
        </w:rPr>
        <w:instrText>ADDIN CSL_CITATION {"citationItems":[{"id":"ITEM-1","itemData":{"DOI":"10.37287/JPPP.V3I1.372","ISSN":"2715-6885","abstract":"Insomnia merupakan kesukaran dalam memulai dan mempertahankan tidur, sehingga seseorang tidak dapat memenuhi kebutuhan tidur yang sangat cukup, baik secara kuantitas maupun kualitas. Aromaterapi bertujuan untuk mempengaruhi suasana hati atau kesehatan seseorang, yang sering digabungkan dengan praktik pengobatan alternatif. Salah satu aromaterapi yang dapat mengatasi stres, gelisah, berdebar-debar, gugup, serta menciptakan perasaan tenang dan rileks adalah aromaterapi lavender. Minyak lavender dapat menimbulkan suasana hati yang tenang dan membuat tubuh rileks. Tujuan penelitian ini dilakukan untuk mengetahui apakah terdapat pengaruh pemberian aroma terapi terhadap insomnia pada remaja. Metode yang digunakan dalam penelitian ini adalah literature review. Artikel dikumpulkan berdasarkan referensi dari berbagai sumber Pubmed, Medscape, Google scholar dan WHO dengan kata kunci dalam pencarian jurnal seperti Aromatherapy lavender, effect aromatherapy to adult, dan manfaat aromaterapi pada insomnia remaja. Berdasarkan observasi kuesioner responden yang mengalami insomnia ringan sebagian besar menyatakan bahwa diketahui sebelum diberikan aromaterapi lavender, masih banyak remaja yang mengalami insomnia ringan. Responden mempunyai masalah kesulitan tidur pada pernyataan kesulitan untuk memulai tidur di malam hari (61%),untuk pernyataan tiba-tiba terbangun pada malam hari (88%). Pernyataan biasa terbangun lebih awal/ dini hari responden menjawab sebanyak 94%, untuk pernyataan merasa mengantuk di siang hari (50%), dan pernyataan sakit kepala pada siang hari (72%). Penyebab lain gangguan tidur yang dialami oleh responden juga terdapat pada pernyataan merasa kurang puas dengan tidur dimalam hari (100%), kemudian pada pernyataan bermimpi buruk sebanyak 83%, untuk pernyataan badan merasa lemas, letih, kurang segar, kurang tenaga setelah tidur (66%), dan pada pernyataan tidur selama 6 jam dalam semalam (56%). Pemberian aromaterapi lavender (Lavandula angustifolla) dapat menurunkan derajat insomnia pada remaja dan dapat meningkatkan kualitas serta kebutuhan tidur pada remaja.","author":[{"dropping-particle":"","family":"Maharani","given":"Ardila Putri","non-dropping-particle":"","parse-names":false,"suffix":""}],"container-title":"Jurnal Penelitian Perawat Profesional","id":"ITEM-1","issue":"1","issued":{"date-parts":[["2021","2","8"]]},"page":"159-164","publisher":"Global Health Science Group","title":"Aroma Terapi Lavender untuk Mengatasi Insomnia pada Remaja","type":"article-journal","volume":"3"},"uris":["http://www.mendeley.com/documents/?uuid=03e2a7f9-afac-3f92-b8b2-63aea398722b"]}],"mendeley":{"formattedCitation":"[23]","plainTextFormattedCitation":"[23]","previouslyFormattedCitation":"[23]"},"properties":{"noteIndex":0},"schema":"https://github.com/citation-style-language/schema/raw/master/csl-citation.json"}</w:instrText>
      </w:r>
      <w:r w:rsidR="00797A9E">
        <w:rPr>
          <w:sz w:val="24"/>
          <w:szCs w:val="24"/>
        </w:rPr>
        <w:fldChar w:fldCharType="separate"/>
      </w:r>
      <w:r w:rsidR="00324B81" w:rsidRPr="00324B81">
        <w:rPr>
          <w:noProof/>
          <w:sz w:val="24"/>
          <w:szCs w:val="24"/>
        </w:rPr>
        <w:t>[23]</w:t>
      </w:r>
      <w:r w:rsidR="00797A9E">
        <w:rPr>
          <w:sz w:val="24"/>
          <w:szCs w:val="24"/>
        </w:rPr>
        <w:fldChar w:fldCharType="end"/>
      </w:r>
    </w:p>
    <w:p w:rsidR="00AC61A0" w:rsidRPr="00DD363C" w:rsidRDefault="00AC61A0" w:rsidP="005A6D0D">
      <w:pPr>
        <w:pStyle w:val="ListParagraph"/>
        <w:ind w:left="0" w:firstLine="720"/>
        <w:rPr>
          <w:sz w:val="24"/>
          <w:szCs w:val="24"/>
        </w:rPr>
      </w:pPr>
      <w:r w:rsidRPr="003B5595">
        <w:rPr>
          <w:sz w:val="24"/>
          <w:szCs w:val="24"/>
        </w:rPr>
        <w:t>Ketika seseorang menghirup aromater</w:t>
      </w:r>
      <w:r w:rsidR="002373A8">
        <w:rPr>
          <w:sz w:val="24"/>
          <w:szCs w:val="24"/>
        </w:rPr>
        <w:t>a</w:t>
      </w:r>
      <w:r w:rsidRPr="003B5595">
        <w:rPr>
          <w:sz w:val="24"/>
          <w:szCs w:val="24"/>
        </w:rPr>
        <w:t>pi lavender maka aroma yang dikeluarkan akan menstimulasi reseptor silia saraf olfactoricus yang berada di epitel olfactory unruk meneruskan aroma lavender ke bulbus olfactoricus yang berhubungan dengan sistem limbik.</w:t>
      </w:r>
      <w:r w:rsidR="00797A9E">
        <w:rPr>
          <w:sz w:val="24"/>
          <w:szCs w:val="24"/>
        </w:rPr>
        <w:fldChar w:fldCharType="begin" w:fldLock="1"/>
      </w:r>
      <w:r w:rsidR="00324B81">
        <w:rPr>
          <w:sz w:val="24"/>
          <w:szCs w:val="24"/>
        </w:rPr>
        <w:instrText>ADDIN CSL_CITATION {"citationItems":[{"id":"ITEM-1","itemData":{"ISSN":"2828-3651","abstract":"Lack of sleep quality in pregnant women has an impact on labor and giving birth, reduce interaction between mother and baby or mother and family, also have an impact on the growth and development of infants. One of the interventions done by nurses to improve sleep quality on clients is aromatherapy. Lavender aromatherapy has analgesic and sedative benefits. This study aims to analyze the effect of lavender aromatherapy on the sleep quality of third trimester pregnant women in Padangsidimpuan. This research uses a quantitative approach with a quasi-experimental type of research with a pretest-posttest non equivalent group design. The sample size in this study was determined by purposive sampling, meaning that the researchers chose respondents based on inclusion and exclusion criteria. This study involved 65 third trimester pregnant women. The data collection method uses the Pittsburgh Sleep Quality Index (PSQI) questionnaire to assess sleep quality. The analysis used was univariate and bivariate with independent t-test and non-parametric Mann Whitney test. The results showed that there were significant differences in the average quality of sleep before aroma therapy (p = 0.034) and after aroma therapy (p = 0.021) between the control group and the intervention group.","author":[{"dropping-particle":"","family":"Munawarah","given":"Masrina","non-dropping-particle":"","parse-names":false,"suffix":""},{"dropping-particle":"","family":"Syuhada","given":"Stikes","non-dropping-particle":"","parse-names":false,"suffix":""}],"container-title":"Jurnal Keperawatan Flora","id":"ITEM-1","issue":"1","issued":{"date-parts":[["2019"]]},"page":"78-85","title":"Pengaruh Aromaterapi Lavender Terhadap Peningkatan Kualitas  Tidur Ibu Hamil Trimester Ketiga Di Padang Sidimpuan","type":"article-journal","volume":"12"},"uris":["http://www.mendeley.com/documents/?uuid=e3bccc45-1dba-3902-86e4-2d7683da9c6f"]}],"mendeley":{"formattedCitation":"[12]","plainTextFormattedCitation":"[12]","previouslyFormattedCitation":"[12]"},"properties":{"noteIndex":0},"schema":"https://github.com/citation-style-language/schema/raw/master/csl-citation.json"}</w:instrText>
      </w:r>
      <w:r w:rsidR="00797A9E">
        <w:rPr>
          <w:sz w:val="24"/>
          <w:szCs w:val="24"/>
        </w:rPr>
        <w:fldChar w:fldCharType="separate"/>
      </w:r>
      <w:r w:rsidR="00772483" w:rsidRPr="00772483">
        <w:rPr>
          <w:noProof/>
          <w:sz w:val="24"/>
          <w:szCs w:val="24"/>
        </w:rPr>
        <w:t>[12]</w:t>
      </w:r>
      <w:r w:rsidR="00797A9E">
        <w:rPr>
          <w:sz w:val="24"/>
          <w:szCs w:val="24"/>
        </w:rPr>
        <w:fldChar w:fldCharType="end"/>
      </w:r>
      <w:r w:rsidRPr="003B5595">
        <w:rPr>
          <w:sz w:val="24"/>
          <w:szCs w:val="24"/>
        </w:rPr>
        <w:t xml:space="preserve"> </w:t>
      </w:r>
      <w:r w:rsidR="005A6D0D">
        <w:rPr>
          <w:sz w:val="24"/>
          <w:szCs w:val="24"/>
        </w:rPr>
        <w:t xml:space="preserve">bagian otak yang bertanggung jawab untuk pengaturan respon fisiologis dan emosional di dalam tubuh di atur oleh sistem limbic. </w:t>
      </w:r>
      <w:r w:rsidRPr="003B5595">
        <w:rPr>
          <w:sz w:val="24"/>
          <w:szCs w:val="24"/>
        </w:rPr>
        <w:t>Bagian terpenting dari sistem limbik berhubungan dengan aroma adalah amygdala dan hippocampus.</w:t>
      </w:r>
      <w:r w:rsidR="00797A9E">
        <w:rPr>
          <w:sz w:val="24"/>
          <w:szCs w:val="24"/>
        </w:rPr>
        <w:fldChar w:fldCharType="begin" w:fldLock="1"/>
      </w:r>
      <w:r w:rsidR="004835A7">
        <w:rPr>
          <w:sz w:val="24"/>
          <w:szCs w:val="24"/>
        </w:rPr>
        <w:instrText>ADDIN CSL_CITATION {"citationItems":[{"id":"ITEM-1","itemData":{"DOI":"10.22216/JEN.V3I1.2433","abstract":"&lt;p&gt;&lt;em&gt;Bad sleep quality causes fatigue, difficulty concentrating, and often drowsiness in the elderly. The purpose of this study was to determine the effect of aroma of lavender therapy on the quality of elderly sleep at Wisma Cinta Kasih Padang. This type of research is quantitative with pre-experimental design using One Group Pretest-Posttest Design design using T-test dependent test. Sampling technique in this research use purposive sampling 30 responden as intervention group. The research to do in Wisma Cinta Kasih Padang. The results of the study found that all elderly (100%) had poor sleep quality before lavender aromatherapy and only 40% experienced poor sleep quality after lavender therapy. The statistical test obtained p value = 0.000, where there is influence of lavender therapy to sleep quality of elderly in Wisma Cinta Kasih Padang. The smell of lavender therapy can improve the quality of elderly sleep. Officer Wisma Cinta Kasih Padang in order to provide lavender therapy every 2 times / week at bedtime so as to improve the quality of elderly sleep.&lt;/em&gt;&lt;/p&gt;&lt;p&gt; &lt;/p&gt;&lt;p&gt;Kualitas tidur buruk menyebabkan kelelahan, sulit berkonsentrasi, dan sering mengantuk pada lansia. Tujuan penelitian ini adalah untuk mengetahui pengaruh aroma terapi lavender terhadap kualitas tidur lansia di Wisma Cinta Kasih Padang. Jenis penelitian ini adalah kuantitatif dengan desain preekperimental menggunakan rancangan One Group Pretest-Posttest Design menggunakan uji T-test dependent. Teknik pengambilan sampel dalam penelitian ini menggunakan purposive sampling 30 responden sebagai kelompok intervensi. Penelitian dilakukan di Wisma Cinta Kasih Padang. Hasil penelitian didapatkan seluruh lansia (100%) mengalami kualitas tidur yang buruk sebelum diberikan aromaterapi lavender dan hanya 40% yang mengalami kualitas tidur buruk sesudah diberikan aroma terapi lavender. Uji statistik didapatkan nilai p= 0,000, dimana terdapat pengaruh terapi lavender terhadap kualitas tidur lansia di Wisma Cinta Kasih Padang. Aroma terapi lavender dpat meningkatkan kualitas tidur lansia. Petugas Wisma Cinta Kasih Padang agar dapat memberikan terapi lavender setiap 2 kali/ minggu saat menjelang tidur sehingga dapat meningkatkan kualitas tidur lansia.&lt;/p&gt;","author":[{"dropping-particle":"","family":"Sari","given":"Dian","non-dropping-particle":"","parse-names":false,"suffix":""},{"dropping-particle":"","family":"Leonard","given":"Devid","non-dropping-particle":"","parse-names":false,"suffix":""}],"container-title":"Jurnal Endurance","id":"ITEM-1","issue":"1","issued":{"date-parts":[["2018","3","19"]]},"page":"121","publisher":"Kopertis Wilayah X","title":"PENGARUH AROMA TERAPI LAVENDER TERHADAP KUALITAS TIDUR LANSIA DI WISMA CINTA KASIH","type":"article-journal","volume":"3"},"uris":["http://www.mendeley.com/documents/?uuid=8e6af2b1-5771-34c8-8531-b89204dcbd19"]}],"mendeley":{"formattedCitation":"[24]","plainTextFormattedCitation":"[24]","previouslyFormattedCitation":"[24]"},"properties":{"noteIndex":0},"schema":"https://github.com/citation-style-language/schema/raw/master/csl-citation.json"}</w:instrText>
      </w:r>
      <w:r w:rsidR="00797A9E">
        <w:rPr>
          <w:sz w:val="24"/>
          <w:szCs w:val="24"/>
        </w:rPr>
        <w:fldChar w:fldCharType="separate"/>
      </w:r>
      <w:r w:rsidR="00324B81" w:rsidRPr="00324B81">
        <w:rPr>
          <w:noProof/>
          <w:sz w:val="24"/>
          <w:szCs w:val="24"/>
        </w:rPr>
        <w:t>[24]</w:t>
      </w:r>
      <w:r w:rsidR="00797A9E">
        <w:rPr>
          <w:sz w:val="24"/>
          <w:szCs w:val="24"/>
        </w:rPr>
        <w:fldChar w:fldCharType="end"/>
      </w:r>
      <w:r w:rsidRPr="003B5595">
        <w:rPr>
          <w:sz w:val="24"/>
          <w:szCs w:val="24"/>
        </w:rPr>
        <w:t xml:space="preserve"> Amygdala merupakan pusat emosi dan hippocampus berhubungan dengan memori yang kemudian melalui hipotalamus aroma akan dibawa kedalam nukleus raphe. Nukleus raphe yang terstimulasi memberikan efek pelepasan serotonin yang merupakan neurtransmitter yang mengatur permulaan unt</w:t>
      </w:r>
      <w:r w:rsidR="005B18DB">
        <w:rPr>
          <w:sz w:val="24"/>
          <w:szCs w:val="24"/>
        </w:rPr>
        <w:t>uk tidur</w:t>
      </w:r>
      <w:r w:rsidRPr="003B5595">
        <w:rPr>
          <w:sz w:val="24"/>
          <w:szCs w:val="24"/>
        </w:rPr>
        <w:t>.</w:t>
      </w:r>
      <w:r w:rsidR="00797A9E">
        <w:rPr>
          <w:sz w:val="24"/>
          <w:szCs w:val="24"/>
        </w:rPr>
        <w:fldChar w:fldCharType="begin" w:fldLock="1"/>
      </w:r>
      <w:r w:rsidR="004835A7">
        <w:rPr>
          <w:sz w:val="24"/>
          <w:szCs w:val="24"/>
        </w:rPr>
        <w:instrText>ADDIN CSL_CITATION {"citationItems":[{"id":"ITEM-1","itemData":{"DOI":"10.36376/BMJ.V5I1.24","ISSN":"2614-6517","abstract":"Insomnia merupakan salah satu masalah yang sering terjadi pada lansia, di Indonesia insomnia menyerang sekitar 50% orang yang berusia 65 tahun. Terapi non farmakologi yang dapat digunakan untuk mengatasi insomnia pada lansia antara lain aromaterapi. Aromaterapi yang paling dikenal oleh masyarakat Indonesia adalah aromaterapi lavender karena memiliki efek sedatif yang lebih baik dari pada aroma terapi lainnya. Penelitian ini bertujuan untuk mengetahui pengaruh aroma terapi lavender (lavandula angustifolia) terhadap insomnia pada lansia. Jenis penelitian Quasi Experiment dengan rancangan pre-post test with control group design. Jumlah sampel 22 orang dengan Purposive sampling. Hasil penelitan menunjukkan rata-rata skor tingkat insomnia pada kelompok perlakuan pre test 13,73, pada kelompok kontrol 13.45. Rata-rata skor tingkat insomnia pada kelompok perlakuan post test 6,36 pada kelompok kontrol post test adalah 6,91. Hasil uji statistik Paired t Test kelompok perlakuan didapatkan p value = 0,000 &amp;lt; α 0,05 pada kelompok kontrol didapatkan nilai p value = 0,000 &amp;gt; α 0,05.. Hasil uji Independen T test didapatkan nilai p value = 0,443 &amp;lt;&amp;nbsp; 0,05 menunjukkan ada perbedaan tingkat insomnia pada lansia pada kelompok perlakuan dan kelompok kontrol. Aroma lavender memiliki efek sedatif sehingga mampu membantu merilekskan tubuh dan dapat membantu memudahkan untuk tidur. Penelitian ini menyarankan agar penggunaan aroma terapi lavender (lavandula angustifolia dapat digunakan untuk menurunkan tingkat insomnia pada lansia serta perlu dikembangkan penelitian lebih lanjut.\nKata Kunci : Aroma Terapi Lavender, Insomnia , Lansia\n&amp;nbsp;\nAbstract\nInsomnia is one of the problems that often occur in the elderly, Indonesia around 50% attack of insomnia&amp;nbsp; than those aged 65 years old. Non pharmacological therapies that can be used to resolve insomnia in the elderly between aromatherapy. Aromatherapy is best known by the people of indonesia that the lavender aromatherapy because it has a sedative effect which is better than on other aroma therapy. This research aims to know the influence of the therapeutic scents of lavender (lavandula angustifolia) against insomnia in the elderly. This type of research is quasi experiment with pre-post test design with control group design. Total sample of 22 peoples by Purposive sampling. The results showed the average value of the Group at&amp;nbsp; the level of insomnia treatment pre test 13.73, 13.45 in the control group. The average…","author":[{"dropping-particle":"","family":"Dewi","given":"I Gusti Ayu Diah Sasmitha","non-dropping-particle":"","parse-names":false,"suffix":""},{"dropping-particle":"","family":"Asdiwinata","given":"I Nyoman","non-dropping-particle":"","parse-names":false,"suffix":""},{"dropping-particle":"","family":"Arisusana","given":"I Made","non-dropping-particle":"","parse-names":false,"suffix":""}],"container-title":"Bali Medika Jurnal","id":"ITEM-1","issue":"1","issued":{"date-parts":[["2018","7","30"]]},"page":"101-117","publisher":"STIKes Wira Medika Bali","title":"PENGARUH AROMA TERAPI LAVENDER (LAVANDULA ANGUSTIFOLIA) TERHADAP INSOMNIA PADA LANSIA BANJAR TANGTU PUSKESMAS II DENPASAR TIMUR","type":"article-journal","volume":"5"},"uris":["http://www.mendeley.com/documents/?uuid=4a6f6dbb-67f9-31a9-a82b-c6a7eba8055c"]}],"mendeley":{"formattedCitation":"[25]","plainTextFormattedCitation":"[25]","previouslyFormattedCitation":"[25]"},"properties":{"noteIndex":0},"schema":"https://github.com/citation-style-language/schema/raw/master/csl-citation.json"}</w:instrText>
      </w:r>
      <w:r w:rsidR="00797A9E">
        <w:rPr>
          <w:sz w:val="24"/>
          <w:szCs w:val="24"/>
        </w:rPr>
        <w:fldChar w:fldCharType="separate"/>
      </w:r>
      <w:r w:rsidR="00324B81" w:rsidRPr="00324B81">
        <w:rPr>
          <w:noProof/>
          <w:sz w:val="24"/>
          <w:szCs w:val="24"/>
        </w:rPr>
        <w:t>[25]</w:t>
      </w:r>
      <w:r w:rsidR="00797A9E">
        <w:rPr>
          <w:sz w:val="24"/>
          <w:szCs w:val="24"/>
        </w:rPr>
        <w:fldChar w:fldCharType="end"/>
      </w:r>
    </w:p>
    <w:p w:rsidR="00AC61A0" w:rsidRDefault="00AC61A0" w:rsidP="007A3775">
      <w:pPr>
        <w:ind w:right="140"/>
        <w:rPr>
          <w:rFonts w:ascii="Times New Roman" w:eastAsia="Times New Roman" w:hAnsi="Times New Roman" w:cs="Times New Roman"/>
          <w:b/>
          <w:sz w:val="24"/>
          <w:szCs w:val="24"/>
        </w:rPr>
      </w:pPr>
    </w:p>
    <w:p w:rsidR="002F5260" w:rsidRPr="008A1779" w:rsidRDefault="004D44B2" w:rsidP="008A1779">
      <w:pPr>
        <w:ind w:right="140"/>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w:t>
      </w:r>
    </w:p>
    <w:p w:rsidR="00AC61A0" w:rsidRPr="00A41486" w:rsidRDefault="00AC61A0" w:rsidP="00CA3D6C">
      <w:pPr>
        <w:pStyle w:val="NoSpacing"/>
        <w:ind w:firstLine="720"/>
        <w:jc w:val="both"/>
        <w:rPr>
          <w:rFonts w:ascii="Times New Roman" w:hAnsi="Times New Roman"/>
          <w:sz w:val="24"/>
          <w:szCs w:val="24"/>
        </w:rPr>
      </w:pPr>
      <w:r w:rsidRPr="00FF6930">
        <w:rPr>
          <w:rFonts w:ascii="Times New Roman" w:hAnsi="Times New Roman"/>
          <w:sz w:val="24"/>
          <w:szCs w:val="24"/>
        </w:rPr>
        <w:t xml:space="preserve">Penelitian ini menggunakan rancangan </w:t>
      </w:r>
      <w:r w:rsidRPr="00FF6930">
        <w:rPr>
          <w:rFonts w:ascii="Times New Roman" w:hAnsi="Times New Roman"/>
          <w:i/>
          <w:sz w:val="24"/>
          <w:szCs w:val="24"/>
        </w:rPr>
        <w:t xml:space="preserve">quasi experimental </w:t>
      </w:r>
      <w:r w:rsidRPr="00FF6930">
        <w:rPr>
          <w:rFonts w:ascii="Times New Roman" w:hAnsi="Times New Roman"/>
          <w:sz w:val="24"/>
          <w:szCs w:val="24"/>
        </w:rPr>
        <w:t xml:space="preserve">dengan metode </w:t>
      </w:r>
      <w:r w:rsidRPr="00FF6930">
        <w:rPr>
          <w:rFonts w:ascii="Times New Roman" w:hAnsi="Times New Roman"/>
          <w:i/>
          <w:sz w:val="24"/>
          <w:szCs w:val="24"/>
        </w:rPr>
        <w:t>p</w:t>
      </w:r>
      <w:r w:rsidRPr="00FF6930">
        <w:rPr>
          <w:rFonts w:ascii="Times New Roman" w:hAnsi="Times New Roman"/>
          <w:i/>
          <w:spacing w:val="-7"/>
          <w:sz w:val="24"/>
          <w:szCs w:val="24"/>
        </w:rPr>
        <w:t>r</w:t>
      </w:r>
      <w:r>
        <w:rPr>
          <w:rFonts w:ascii="Times New Roman" w:hAnsi="Times New Roman"/>
          <w:i/>
          <w:sz w:val="24"/>
          <w:szCs w:val="24"/>
        </w:rPr>
        <w:t>etest posttest one</w:t>
      </w:r>
      <w:r w:rsidRPr="00FF6930">
        <w:rPr>
          <w:rFonts w:ascii="Times New Roman" w:hAnsi="Times New Roman"/>
          <w:i/>
          <w:sz w:val="24"/>
          <w:szCs w:val="24"/>
        </w:rPr>
        <w:t xml:space="preserve"> g</w:t>
      </w:r>
      <w:r w:rsidRPr="00FF6930">
        <w:rPr>
          <w:rFonts w:ascii="Times New Roman" w:hAnsi="Times New Roman"/>
          <w:i/>
          <w:spacing w:val="-7"/>
          <w:sz w:val="24"/>
          <w:szCs w:val="24"/>
        </w:rPr>
        <w:t>r</w:t>
      </w:r>
      <w:r w:rsidRPr="00FF6930">
        <w:rPr>
          <w:rFonts w:ascii="Times New Roman" w:hAnsi="Times New Roman"/>
          <w:i/>
          <w:sz w:val="24"/>
          <w:szCs w:val="24"/>
        </w:rPr>
        <w:t>oup design.</w:t>
      </w:r>
      <w:r>
        <w:rPr>
          <w:rFonts w:ascii="Times New Roman" w:hAnsi="Times New Roman"/>
          <w:i/>
          <w:sz w:val="24"/>
          <w:szCs w:val="24"/>
        </w:rPr>
        <w:t xml:space="preserve"> </w:t>
      </w:r>
      <w:r w:rsidRPr="00FF6930">
        <w:rPr>
          <w:rFonts w:ascii="Times New Roman" w:hAnsi="Times New Roman"/>
          <w:sz w:val="24"/>
          <w:szCs w:val="24"/>
        </w:rPr>
        <w:t xml:space="preserve">Pengambilan sampel menggunakan teknik </w:t>
      </w:r>
      <w:r w:rsidRPr="00FF6930">
        <w:rPr>
          <w:rFonts w:ascii="Times New Roman" w:hAnsi="Times New Roman"/>
          <w:i/>
          <w:sz w:val="24"/>
          <w:szCs w:val="24"/>
        </w:rPr>
        <w:t>non p</w:t>
      </w:r>
      <w:r w:rsidRPr="00FF6930">
        <w:rPr>
          <w:rFonts w:ascii="Times New Roman" w:hAnsi="Times New Roman"/>
          <w:i/>
          <w:spacing w:val="-7"/>
          <w:sz w:val="24"/>
          <w:szCs w:val="24"/>
        </w:rPr>
        <w:t>r</w:t>
      </w:r>
      <w:r w:rsidRPr="00FF6930">
        <w:rPr>
          <w:rFonts w:ascii="Times New Roman" w:hAnsi="Times New Roman"/>
          <w:i/>
          <w:sz w:val="24"/>
          <w:szCs w:val="24"/>
        </w:rPr>
        <w:t xml:space="preserve">obability sampling </w:t>
      </w:r>
      <w:r w:rsidRPr="00FF6930">
        <w:rPr>
          <w:rFonts w:ascii="Times New Roman" w:hAnsi="Times New Roman"/>
          <w:sz w:val="24"/>
          <w:szCs w:val="24"/>
        </w:rPr>
        <w:t xml:space="preserve">secara </w:t>
      </w:r>
      <w:r w:rsidRPr="00FF6930">
        <w:rPr>
          <w:rFonts w:ascii="Times New Roman" w:hAnsi="Times New Roman"/>
          <w:i/>
          <w:sz w:val="24"/>
          <w:szCs w:val="24"/>
        </w:rPr>
        <w:t>consecutive</w:t>
      </w:r>
      <w:r>
        <w:rPr>
          <w:rFonts w:ascii="Times New Roman" w:hAnsi="Times New Roman"/>
          <w:i/>
          <w:sz w:val="24"/>
          <w:szCs w:val="24"/>
        </w:rPr>
        <w:t xml:space="preserve"> </w:t>
      </w:r>
      <w:r w:rsidRPr="00FF6930">
        <w:rPr>
          <w:rFonts w:ascii="Times New Roman" w:hAnsi="Times New Roman"/>
          <w:i/>
          <w:sz w:val="24"/>
          <w:szCs w:val="24"/>
        </w:rPr>
        <w:t>sampling</w:t>
      </w:r>
      <w:r>
        <w:rPr>
          <w:rFonts w:ascii="Times New Roman" w:hAnsi="Times New Roman"/>
          <w:i/>
          <w:sz w:val="24"/>
          <w:szCs w:val="24"/>
        </w:rPr>
        <w:t xml:space="preserve"> </w:t>
      </w:r>
      <w:r w:rsidRPr="00FF6930">
        <w:rPr>
          <w:rFonts w:ascii="Times New Roman" w:hAnsi="Times New Roman"/>
          <w:sz w:val="24"/>
          <w:szCs w:val="24"/>
        </w:rPr>
        <w:t>dengan</w:t>
      </w:r>
      <w:r>
        <w:rPr>
          <w:rFonts w:ascii="Times New Roman" w:hAnsi="Times New Roman"/>
          <w:sz w:val="24"/>
          <w:szCs w:val="24"/>
        </w:rPr>
        <w:t xml:space="preserve"> </w:t>
      </w:r>
      <w:r w:rsidRPr="00FF6930">
        <w:rPr>
          <w:rFonts w:ascii="Times New Roman" w:hAnsi="Times New Roman"/>
          <w:sz w:val="24"/>
          <w:szCs w:val="24"/>
        </w:rPr>
        <w:t>jumlah</w:t>
      </w:r>
      <w:r>
        <w:rPr>
          <w:rFonts w:ascii="Times New Roman" w:hAnsi="Times New Roman"/>
          <w:sz w:val="24"/>
          <w:szCs w:val="24"/>
        </w:rPr>
        <w:t xml:space="preserve"> </w:t>
      </w:r>
      <w:r w:rsidRPr="00FF6930">
        <w:rPr>
          <w:rFonts w:ascii="Times New Roman" w:hAnsi="Times New Roman"/>
          <w:sz w:val="24"/>
          <w:szCs w:val="24"/>
        </w:rPr>
        <w:t>sampel</w:t>
      </w:r>
      <w:r>
        <w:rPr>
          <w:rFonts w:ascii="Times New Roman" w:hAnsi="Times New Roman"/>
          <w:sz w:val="24"/>
          <w:szCs w:val="24"/>
        </w:rPr>
        <w:t xml:space="preserve"> </w:t>
      </w:r>
      <w:r w:rsidRPr="00FF6930">
        <w:rPr>
          <w:rFonts w:ascii="Times New Roman" w:hAnsi="Times New Roman"/>
          <w:sz w:val="24"/>
          <w:szCs w:val="24"/>
        </w:rPr>
        <w:t>30</w:t>
      </w:r>
      <w:r>
        <w:rPr>
          <w:rFonts w:ascii="Times New Roman" w:hAnsi="Times New Roman"/>
          <w:sz w:val="24"/>
          <w:szCs w:val="24"/>
        </w:rPr>
        <w:t xml:space="preserve"> </w:t>
      </w:r>
      <w:r w:rsidRPr="00FF6930">
        <w:rPr>
          <w:rFonts w:ascii="Times New Roman" w:hAnsi="Times New Roman"/>
          <w:sz w:val="24"/>
          <w:szCs w:val="24"/>
        </w:rPr>
        <w:t>ibu</w:t>
      </w:r>
      <w:r>
        <w:rPr>
          <w:rFonts w:ascii="Times New Roman" w:hAnsi="Times New Roman"/>
          <w:sz w:val="24"/>
          <w:szCs w:val="24"/>
        </w:rPr>
        <w:t xml:space="preserve"> </w:t>
      </w:r>
      <w:r w:rsidRPr="00FF6930">
        <w:rPr>
          <w:rFonts w:ascii="Times New Roman" w:hAnsi="Times New Roman"/>
          <w:sz w:val="24"/>
          <w:szCs w:val="24"/>
        </w:rPr>
        <w:t>primi</w:t>
      </w:r>
      <w:r>
        <w:rPr>
          <w:rFonts w:ascii="Times New Roman" w:hAnsi="Times New Roman"/>
          <w:sz w:val="24"/>
          <w:szCs w:val="24"/>
        </w:rPr>
        <w:t xml:space="preserve"> gravid</w:t>
      </w:r>
      <w:r w:rsidR="00CA3D6C">
        <w:rPr>
          <w:rFonts w:ascii="Times New Roman" w:hAnsi="Times New Roman"/>
          <w:sz w:val="24"/>
          <w:szCs w:val="24"/>
        </w:rPr>
        <w:t>a</w:t>
      </w:r>
      <w:r>
        <w:rPr>
          <w:rFonts w:ascii="Times New Roman" w:hAnsi="Times New Roman"/>
          <w:sz w:val="24"/>
          <w:szCs w:val="24"/>
        </w:rPr>
        <w:t xml:space="preserve"> </w:t>
      </w:r>
      <w:r w:rsidRPr="00FF6930">
        <w:rPr>
          <w:rFonts w:ascii="Times New Roman" w:hAnsi="Times New Roman"/>
          <w:sz w:val="24"/>
          <w:szCs w:val="24"/>
        </w:rPr>
        <w:t>trimester</w:t>
      </w:r>
      <w:r>
        <w:rPr>
          <w:rFonts w:ascii="Times New Roman" w:hAnsi="Times New Roman"/>
          <w:sz w:val="24"/>
          <w:szCs w:val="24"/>
        </w:rPr>
        <w:t xml:space="preserve"> </w:t>
      </w:r>
      <w:r w:rsidRPr="00FF6930">
        <w:rPr>
          <w:rFonts w:ascii="Times New Roman" w:hAnsi="Times New Roman"/>
          <w:sz w:val="24"/>
          <w:szCs w:val="24"/>
        </w:rPr>
        <w:t>I</w:t>
      </w:r>
      <w:r>
        <w:rPr>
          <w:rFonts w:ascii="Times New Roman" w:hAnsi="Times New Roman"/>
          <w:sz w:val="24"/>
          <w:szCs w:val="24"/>
        </w:rPr>
        <w:t>II</w:t>
      </w:r>
      <w:r w:rsidRPr="00FF6930">
        <w:rPr>
          <w:rFonts w:ascii="Times New Roman" w:hAnsi="Times New Roman"/>
          <w:sz w:val="24"/>
          <w:szCs w:val="24"/>
        </w:rPr>
        <w:t>.</w:t>
      </w:r>
      <w:r>
        <w:rPr>
          <w:rFonts w:ascii="Times New Roman" w:hAnsi="Times New Roman"/>
          <w:sz w:val="24"/>
          <w:szCs w:val="24"/>
        </w:rPr>
        <w:t xml:space="preserve"> </w:t>
      </w:r>
      <w:r w:rsidRPr="00FF6930">
        <w:rPr>
          <w:rFonts w:ascii="Times New Roman" w:hAnsi="Times New Roman"/>
          <w:sz w:val="24"/>
          <w:szCs w:val="24"/>
        </w:rPr>
        <w:t>Penelitian</w:t>
      </w:r>
      <w:r>
        <w:rPr>
          <w:rFonts w:ascii="Times New Roman" w:hAnsi="Times New Roman"/>
          <w:sz w:val="24"/>
          <w:szCs w:val="24"/>
        </w:rPr>
        <w:t xml:space="preserve"> </w:t>
      </w:r>
      <w:r w:rsidRPr="00FF6930">
        <w:rPr>
          <w:rFonts w:ascii="Times New Roman" w:hAnsi="Times New Roman"/>
          <w:sz w:val="24"/>
          <w:szCs w:val="24"/>
        </w:rPr>
        <w:t>dilaksanakan</w:t>
      </w:r>
      <w:r>
        <w:rPr>
          <w:rFonts w:ascii="Times New Roman" w:hAnsi="Times New Roman"/>
          <w:sz w:val="24"/>
          <w:szCs w:val="24"/>
        </w:rPr>
        <w:t xml:space="preserve"> </w:t>
      </w:r>
      <w:r w:rsidRPr="00FF6930">
        <w:rPr>
          <w:rFonts w:ascii="Times New Roman" w:hAnsi="Times New Roman"/>
          <w:sz w:val="24"/>
          <w:szCs w:val="24"/>
        </w:rPr>
        <w:t xml:space="preserve">di </w:t>
      </w:r>
      <w:r w:rsidRPr="00FF6930">
        <w:rPr>
          <w:rFonts w:ascii="Times New Roman" w:hAnsi="Times New Roman"/>
          <w:spacing w:val="-8"/>
          <w:sz w:val="24"/>
          <w:szCs w:val="24"/>
        </w:rPr>
        <w:t>W</w:t>
      </w:r>
      <w:r w:rsidRPr="00FF6930">
        <w:rPr>
          <w:rFonts w:ascii="Times New Roman" w:hAnsi="Times New Roman"/>
          <w:sz w:val="24"/>
          <w:szCs w:val="24"/>
        </w:rPr>
        <w:t xml:space="preserve">ilayah </w:t>
      </w:r>
      <w:r>
        <w:rPr>
          <w:rFonts w:ascii="Times New Roman" w:hAnsi="Times New Roman"/>
          <w:sz w:val="24"/>
          <w:szCs w:val="24"/>
        </w:rPr>
        <w:t>Kota Mataram pada bulan Maret sampai Mei 2022</w:t>
      </w:r>
      <w:r w:rsidRPr="00FF6930">
        <w:rPr>
          <w:rFonts w:ascii="Times New Roman" w:hAnsi="Times New Roman"/>
          <w:sz w:val="24"/>
          <w:szCs w:val="24"/>
        </w:rPr>
        <w:t xml:space="preserve">. Pengukuran </w:t>
      </w:r>
      <w:r>
        <w:rPr>
          <w:rFonts w:ascii="Times New Roman" w:hAnsi="Times New Roman"/>
          <w:sz w:val="24"/>
          <w:szCs w:val="24"/>
        </w:rPr>
        <w:t xml:space="preserve">kuantitas tidur ibu hamil menggunakan Kuesionare </w:t>
      </w:r>
      <w:r w:rsidRPr="00301609">
        <w:rPr>
          <w:rFonts w:ascii="Times New Roman" w:hAnsi="Times New Roman"/>
          <w:i/>
          <w:sz w:val="24"/>
          <w:szCs w:val="24"/>
        </w:rPr>
        <w:t>Sleep Diary</w:t>
      </w:r>
      <w:r w:rsidR="00AF6379">
        <w:rPr>
          <w:rFonts w:ascii="Times New Roman" w:hAnsi="Times New Roman"/>
          <w:sz w:val="24"/>
          <w:szCs w:val="24"/>
        </w:rPr>
        <w:t xml:space="preserve">, dimana </w:t>
      </w:r>
      <w:r w:rsidR="00AF6379" w:rsidRPr="00186B54">
        <w:rPr>
          <w:rFonts w:ascii="Times New Roman" w:hAnsi="Times New Roman"/>
          <w:i/>
          <w:sz w:val="24"/>
          <w:szCs w:val="24"/>
        </w:rPr>
        <w:t>Sleep Diary</w:t>
      </w:r>
      <w:r w:rsidR="00AF6379" w:rsidRPr="00186B54">
        <w:rPr>
          <w:rFonts w:ascii="Times New Roman" w:hAnsi="Times New Roman"/>
          <w:sz w:val="24"/>
          <w:szCs w:val="24"/>
        </w:rPr>
        <w:t xml:space="preserve"> </w:t>
      </w:r>
      <w:r w:rsidR="005A6D0D">
        <w:rPr>
          <w:rFonts w:ascii="Times New Roman" w:hAnsi="Times New Roman"/>
          <w:sz w:val="24"/>
          <w:szCs w:val="24"/>
        </w:rPr>
        <w:t>berupa lembar harian yang ditulis oleh ibu hamil sesaat setelah bangun tidur yang digunakan untuk mengevaluasi tidur</w:t>
      </w:r>
      <w:r w:rsidR="00AF6379" w:rsidRPr="00186B54">
        <w:rPr>
          <w:rFonts w:ascii="Times New Roman" w:hAnsi="Times New Roman"/>
          <w:sz w:val="24"/>
          <w:szCs w:val="24"/>
        </w:rPr>
        <w:t>.</w:t>
      </w:r>
      <w:r w:rsidR="00AF6379">
        <w:rPr>
          <w:rFonts w:ascii="Times New Roman" w:hAnsi="Times New Roman"/>
          <w:sz w:val="24"/>
          <w:szCs w:val="24"/>
        </w:rPr>
        <w:t xml:space="preserve"> </w:t>
      </w:r>
      <w:r w:rsidR="00AF6379">
        <w:rPr>
          <w:rFonts w:ascii="Times New Roman" w:hAnsi="Times New Roman"/>
          <w:sz w:val="24"/>
          <w:szCs w:val="24"/>
        </w:rPr>
        <w:lastRenderedPageBreak/>
        <w:t xml:space="preserve">Dalam kuesioner </w:t>
      </w:r>
      <w:r w:rsidR="00AF6379" w:rsidRPr="00186B54">
        <w:rPr>
          <w:rFonts w:ascii="Times New Roman" w:hAnsi="Times New Roman"/>
          <w:i/>
          <w:sz w:val="24"/>
          <w:szCs w:val="24"/>
        </w:rPr>
        <w:t>Sleep Diary</w:t>
      </w:r>
      <w:r w:rsidR="00AF6379">
        <w:rPr>
          <w:rFonts w:ascii="Times New Roman" w:hAnsi="Times New Roman"/>
          <w:i/>
          <w:sz w:val="24"/>
          <w:szCs w:val="24"/>
        </w:rPr>
        <w:t xml:space="preserve"> </w:t>
      </w:r>
      <w:r w:rsidR="00AF6379">
        <w:rPr>
          <w:rFonts w:ascii="Times New Roman" w:hAnsi="Times New Roman"/>
          <w:sz w:val="24"/>
          <w:szCs w:val="24"/>
        </w:rPr>
        <w:t xml:space="preserve">mencantumkan waktu tidur malam, berapa menit ibu bisa tertidur, </w:t>
      </w:r>
      <w:r w:rsidR="00CA3D6C">
        <w:rPr>
          <w:rFonts w:ascii="Times New Roman" w:hAnsi="Times New Roman"/>
          <w:sz w:val="24"/>
          <w:szCs w:val="24"/>
        </w:rPr>
        <w:t xml:space="preserve">berapa lama ibu tertidur dan jika tiba-tiba terbangun berapa lama bisa tertidur kembali. Variabel dalam penelitian ini adalah pemberian aroamterapi lavender dan variabel tingkat kuantitas tidur ibu hamil Trimester III. </w:t>
      </w:r>
      <w:r w:rsidR="00AF6379">
        <w:rPr>
          <w:rFonts w:ascii="Times New Roman" w:hAnsi="Times New Roman"/>
          <w:sz w:val="24"/>
          <w:szCs w:val="24"/>
        </w:rPr>
        <w:t>T</w:t>
      </w:r>
      <w:r>
        <w:rPr>
          <w:rFonts w:ascii="Times New Roman" w:hAnsi="Times New Roman"/>
          <w:sz w:val="24"/>
          <w:szCs w:val="24"/>
        </w:rPr>
        <w:t xml:space="preserve">eknik </w:t>
      </w:r>
      <w:r w:rsidR="00CA3D6C">
        <w:rPr>
          <w:rFonts w:ascii="Times New Roman" w:hAnsi="Times New Roman"/>
          <w:sz w:val="24"/>
          <w:szCs w:val="24"/>
        </w:rPr>
        <w:t>analisis yang digunakan secara univa</w:t>
      </w:r>
      <w:r w:rsidR="00D33857">
        <w:rPr>
          <w:rFonts w:ascii="Times New Roman" w:hAnsi="Times New Roman"/>
          <w:sz w:val="24"/>
          <w:szCs w:val="24"/>
        </w:rPr>
        <w:t>riate dengan deskriptif dan seca</w:t>
      </w:r>
      <w:r w:rsidR="00CA3D6C">
        <w:rPr>
          <w:rFonts w:ascii="Times New Roman" w:hAnsi="Times New Roman"/>
          <w:sz w:val="24"/>
          <w:szCs w:val="24"/>
        </w:rPr>
        <w:t>ra bivariate</w:t>
      </w:r>
      <w:r w:rsidRPr="00FF6930">
        <w:rPr>
          <w:rFonts w:ascii="Times New Roman" w:hAnsi="Times New Roman"/>
          <w:sz w:val="24"/>
          <w:szCs w:val="24"/>
        </w:rPr>
        <w:t xml:space="preserve"> </w:t>
      </w:r>
      <w:r w:rsidR="00CA3D6C">
        <w:rPr>
          <w:rFonts w:ascii="Times New Roman" w:hAnsi="Times New Roman"/>
          <w:sz w:val="24"/>
          <w:szCs w:val="24"/>
        </w:rPr>
        <w:t xml:space="preserve">dengan </w:t>
      </w:r>
      <w:r w:rsidRPr="00FF6930">
        <w:rPr>
          <w:rFonts w:ascii="Times New Roman" w:hAnsi="Times New Roman"/>
          <w:sz w:val="24"/>
          <w:szCs w:val="24"/>
        </w:rPr>
        <w:t>menggunakan</w:t>
      </w:r>
      <w:r>
        <w:rPr>
          <w:rFonts w:ascii="Times New Roman" w:hAnsi="Times New Roman"/>
          <w:i/>
          <w:sz w:val="24"/>
          <w:szCs w:val="24"/>
        </w:rPr>
        <w:t xml:space="preserve"> Uji Wilcoxon </w:t>
      </w:r>
      <w:r>
        <w:rPr>
          <w:rFonts w:ascii="Times New Roman" w:hAnsi="Times New Roman"/>
          <w:sz w:val="24"/>
          <w:szCs w:val="24"/>
        </w:rPr>
        <w:t xml:space="preserve">karena sebaran data tidak berdistribusi normal. </w:t>
      </w:r>
    </w:p>
    <w:p w:rsidR="005B18DB" w:rsidRDefault="005B18DB" w:rsidP="002F5260">
      <w:pPr>
        <w:ind w:right="140"/>
        <w:jc w:val="both"/>
        <w:rPr>
          <w:rFonts w:ascii="Times New Roman" w:eastAsia="Times New Roman" w:hAnsi="Times New Roman" w:cs="Times New Roman"/>
          <w:b/>
          <w:sz w:val="24"/>
          <w:szCs w:val="24"/>
        </w:rPr>
      </w:pPr>
    </w:p>
    <w:p w:rsidR="00CD53FF" w:rsidRDefault="004D44B2">
      <w:pPr>
        <w:ind w:right="1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rsidR="00CD53FF" w:rsidRDefault="00CD53FF" w:rsidP="00791DB2">
      <w:pPr>
        <w:ind w:right="140"/>
        <w:rPr>
          <w:rFonts w:ascii="Times New Roman" w:eastAsia="Times New Roman" w:hAnsi="Times New Roman" w:cs="Times New Roman"/>
          <w:sz w:val="23"/>
          <w:szCs w:val="23"/>
        </w:rPr>
      </w:pPr>
    </w:p>
    <w:p w:rsidR="002B30D2" w:rsidRPr="008B68E9" w:rsidRDefault="002B30D2" w:rsidP="002B30D2">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abel 1. </w:t>
      </w:r>
      <w:r w:rsidR="0071608D">
        <w:rPr>
          <w:rFonts w:ascii="Times New Roman" w:hAnsi="Times New Roman" w:cs="Times New Roman"/>
          <w:b/>
          <w:sz w:val="24"/>
          <w:szCs w:val="24"/>
        </w:rPr>
        <w:t xml:space="preserve">Distribusi </w:t>
      </w:r>
      <w:r w:rsidR="00D33857">
        <w:rPr>
          <w:rFonts w:ascii="Times New Roman" w:hAnsi="Times New Roman" w:cs="Times New Roman"/>
          <w:b/>
          <w:sz w:val="24"/>
          <w:szCs w:val="24"/>
        </w:rPr>
        <w:t>Lama</w:t>
      </w:r>
      <w:r w:rsidR="00DD363C">
        <w:rPr>
          <w:rFonts w:ascii="Times New Roman" w:hAnsi="Times New Roman" w:cs="Times New Roman"/>
          <w:b/>
          <w:sz w:val="24"/>
          <w:szCs w:val="24"/>
        </w:rPr>
        <w:t xml:space="preserve"> Tidur Ibu Ha</w:t>
      </w:r>
      <w:r w:rsidR="0071608D">
        <w:rPr>
          <w:rFonts w:ascii="Times New Roman" w:hAnsi="Times New Roman" w:cs="Times New Roman"/>
          <w:b/>
          <w:sz w:val="24"/>
          <w:szCs w:val="24"/>
        </w:rPr>
        <w:t>mil Trimester III Sebelum dan Setelah diberikan</w:t>
      </w:r>
      <w:r w:rsidR="00DD363C">
        <w:rPr>
          <w:rFonts w:ascii="Times New Roman" w:hAnsi="Times New Roman" w:cs="Times New Roman"/>
          <w:b/>
          <w:sz w:val="24"/>
          <w:szCs w:val="24"/>
        </w:rPr>
        <w:t xml:space="preserve"> Aromaterapi Lavender</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34"/>
        <w:gridCol w:w="1219"/>
        <w:gridCol w:w="907"/>
        <w:gridCol w:w="850"/>
        <w:gridCol w:w="851"/>
      </w:tblGrid>
      <w:tr w:rsidR="0071608D" w:rsidRPr="001904D7" w:rsidTr="0071608D">
        <w:tc>
          <w:tcPr>
            <w:tcW w:w="534" w:type="dxa"/>
            <w:shd w:val="clear" w:color="auto" w:fill="BFBFBF" w:themeFill="background1" w:themeFillShade="BF"/>
          </w:tcPr>
          <w:p w:rsidR="0071608D" w:rsidRPr="001904D7" w:rsidRDefault="0071608D" w:rsidP="00C33E12">
            <w:pPr>
              <w:jc w:val="center"/>
              <w:rPr>
                <w:rFonts w:ascii="Times New Roman" w:hAnsi="Times New Roman" w:cs="Times New Roman"/>
                <w:b/>
                <w:sz w:val="24"/>
                <w:szCs w:val="24"/>
              </w:rPr>
            </w:pPr>
            <w:r w:rsidRPr="001904D7">
              <w:rPr>
                <w:rFonts w:ascii="Times New Roman" w:hAnsi="Times New Roman" w:cs="Times New Roman"/>
                <w:b/>
                <w:sz w:val="24"/>
                <w:szCs w:val="24"/>
              </w:rPr>
              <w:t>No</w:t>
            </w:r>
          </w:p>
        </w:tc>
        <w:tc>
          <w:tcPr>
            <w:tcW w:w="1219" w:type="dxa"/>
            <w:shd w:val="clear" w:color="auto" w:fill="BFBFBF" w:themeFill="background1" w:themeFillShade="BF"/>
          </w:tcPr>
          <w:p w:rsidR="0071608D" w:rsidRPr="006569E2" w:rsidRDefault="0071608D" w:rsidP="00C33E12">
            <w:pPr>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907" w:type="dxa"/>
            <w:shd w:val="clear" w:color="auto" w:fill="BFBFBF" w:themeFill="background1" w:themeFillShade="BF"/>
          </w:tcPr>
          <w:p w:rsidR="0071608D" w:rsidRPr="001904D7" w:rsidRDefault="0071608D" w:rsidP="00C33E12">
            <w:pPr>
              <w:jc w:val="center"/>
              <w:rPr>
                <w:rFonts w:ascii="Times New Roman" w:hAnsi="Times New Roman" w:cs="Times New Roman"/>
                <w:b/>
                <w:sz w:val="24"/>
                <w:szCs w:val="24"/>
              </w:rPr>
            </w:pPr>
            <w:r>
              <w:rPr>
                <w:rFonts w:ascii="Times New Roman" w:hAnsi="Times New Roman" w:cs="Times New Roman"/>
                <w:b/>
                <w:sz w:val="24"/>
                <w:szCs w:val="24"/>
              </w:rPr>
              <w:t>Mean</w:t>
            </w:r>
          </w:p>
        </w:tc>
        <w:tc>
          <w:tcPr>
            <w:tcW w:w="850" w:type="dxa"/>
            <w:shd w:val="clear" w:color="auto" w:fill="BFBFBF" w:themeFill="background1" w:themeFillShade="BF"/>
          </w:tcPr>
          <w:p w:rsidR="0071608D" w:rsidRPr="001904D7" w:rsidRDefault="0071608D" w:rsidP="00C33E12">
            <w:pPr>
              <w:jc w:val="center"/>
              <w:rPr>
                <w:rFonts w:ascii="Times New Roman" w:hAnsi="Times New Roman" w:cs="Times New Roman"/>
                <w:b/>
                <w:sz w:val="24"/>
                <w:szCs w:val="24"/>
              </w:rPr>
            </w:pPr>
            <w:r>
              <w:rPr>
                <w:rFonts w:ascii="Times New Roman" w:hAnsi="Times New Roman" w:cs="Times New Roman"/>
                <w:b/>
                <w:sz w:val="24"/>
                <w:szCs w:val="24"/>
              </w:rPr>
              <w:t>NilaiMin</w:t>
            </w:r>
          </w:p>
        </w:tc>
        <w:tc>
          <w:tcPr>
            <w:tcW w:w="851" w:type="dxa"/>
            <w:shd w:val="clear" w:color="auto" w:fill="BFBFBF" w:themeFill="background1" w:themeFillShade="BF"/>
          </w:tcPr>
          <w:p w:rsidR="0071608D" w:rsidRDefault="0071608D" w:rsidP="00C33E12">
            <w:pPr>
              <w:jc w:val="center"/>
              <w:rPr>
                <w:rFonts w:ascii="Times New Roman" w:hAnsi="Times New Roman" w:cs="Times New Roman"/>
                <w:b/>
                <w:sz w:val="24"/>
                <w:szCs w:val="24"/>
              </w:rPr>
            </w:pPr>
            <w:r>
              <w:rPr>
                <w:rFonts w:ascii="Times New Roman" w:hAnsi="Times New Roman" w:cs="Times New Roman"/>
                <w:b/>
                <w:sz w:val="24"/>
                <w:szCs w:val="24"/>
              </w:rPr>
              <w:t>Nilai Max</w:t>
            </w:r>
          </w:p>
        </w:tc>
      </w:tr>
      <w:tr w:rsidR="0071608D" w:rsidTr="0071608D">
        <w:tc>
          <w:tcPr>
            <w:tcW w:w="534" w:type="dxa"/>
            <w:tcBorders>
              <w:bottom w:val="single" w:sz="4" w:space="0" w:color="auto"/>
            </w:tcBorders>
          </w:tcPr>
          <w:p w:rsidR="0071608D" w:rsidRDefault="0071608D" w:rsidP="002B30D2">
            <w:pPr>
              <w:jc w:val="both"/>
              <w:rPr>
                <w:rFonts w:ascii="Times New Roman" w:hAnsi="Times New Roman" w:cs="Times New Roman"/>
                <w:sz w:val="24"/>
                <w:szCs w:val="24"/>
              </w:rPr>
            </w:pPr>
            <w:r>
              <w:rPr>
                <w:rFonts w:ascii="Times New Roman" w:hAnsi="Times New Roman" w:cs="Times New Roman"/>
                <w:sz w:val="24"/>
                <w:szCs w:val="24"/>
              </w:rPr>
              <w:t>1</w:t>
            </w:r>
          </w:p>
        </w:tc>
        <w:tc>
          <w:tcPr>
            <w:tcW w:w="1219" w:type="dxa"/>
            <w:tcBorders>
              <w:bottom w:val="single" w:sz="4" w:space="0" w:color="auto"/>
            </w:tcBorders>
          </w:tcPr>
          <w:p w:rsidR="0071608D" w:rsidRPr="006569E2" w:rsidRDefault="00D33857" w:rsidP="002B30D2">
            <w:pPr>
              <w:jc w:val="both"/>
              <w:rPr>
                <w:rFonts w:ascii="Times New Roman" w:hAnsi="Times New Roman" w:cs="Times New Roman"/>
                <w:sz w:val="24"/>
                <w:szCs w:val="24"/>
              </w:rPr>
            </w:pPr>
            <w:r>
              <w:rPr>
                <w:rFonts w:ascii="Times New Roman" w:hAnsi="Times New Roman" w:cs="Times New Roman"/>
                <w:sz w:val="24"/>
                <w:szCs w:val="24"/>
              </w:rPr>
              <w:t>Lama</w:t>
            </w:r>
            <w:r w:rsidR="0071608D">
              <w:rPr>
                <w:rFonts w:ascii="Times New Roman" w:hAnsi="Times New Roman" w:cs="Times New Roman"/>
                <w:sz w:val="24"/>
                <w:szCs w:val="24"/>
              </w:rPr>
              <w:t xml:space="preserve"> Tidur Sebelum Pemberian Aromaterapi Lavender</w:t>
            </w:r>
          </w:p>
        </w:tc>
        <w:tc>
          <w:tcPr>
            <w:tcW w:w="907" w:type="dxa"/>
            <w:tcBorders>
              <w:bottom w:val="single" w:sz="4" w:space="0" w:color="auto"/>
            </w:tcBorders>
          </w:tcPr>
          <w:p w:rsidR="0071608D" w:rsidRPr="002405BC" w:rsidRDefault="0071608D" w:rsidP="002B30D2">
            <w:pPr>
              <w:jc w:val="center"/>
              <w:rPr>
                <w:rFonts w:ascii="Times New Roman" w:hAnsi="Times New Roman" w:cs="Times New Roman"/>
                <w:sz w:val="24"/>
                <w:szCs w:val="24"/>
              </w:rPr>
            </w:pPr>
            <w:r>
              <w:rPr>
                <w:rFonts w:ascii="Times New Roman" w:eastAsia="Times New Roman" w:hAnsi="Times New Roman" w:cs="Times New Roman"/>
                <w:sz w:val="24"/>
                <w:szCs w:val="24"/>
              </w:rPr>
              <w:t>6,23</w:t>
            </w:r>
          </w:p>
        </w:tc>
        <w:tc>
          <w:tcPr>
            <w:tcW w:w="850" w:type="dxa"/>
            <w:tcBorders>
              <w:bottom w:val="single" w:sz="4" w:space="0" w:color="auto"/>
            </w:tcBorders>
          </w:tcPr>
          <w:p w:rsidR="0071608D" w:rsidRPr="002405BC" w:rsidRDefault="0071608D" w:rsidP="002B30D2">
            <w:pPr>
              <w:jc w:val="center"/>
              <w:rPr>
                <w:rFonts w:ascii="Times New Roman" w:hAnsi="Times New Roman" w:cs="Times New Roman"/>
                <w:sz w:val="24"/>
                <w:szCs w:val="24"/>
              </w:rPr>
            </w:pPr>
            <w:r>
              <w:rPr>
                <w:rFonts w:ascii="Times New Roman" w:eastAsia="Times New Roman" w:hAnsi="Times New Roman" w:cs="Times New Roman"/>
                <w:sz w:val="24"/>
                <w:szCs w:val="24"/>
              </w:rPr>
              <w:t>5</w:t>
            </w:r>
          </w:p>
        </w:tc>
        <w:tc>
          <w:tcPr>
            <w:tcW w:w="851" w:type="dxa"/>
            <w:tcBorders>
              <w:bottom w:val="single" w:sz="4" w:space="0" w:color="auto"/>
            </w:tcBorders>
          </w:tcPr>
          <w:p w:rsidR="0071608D" w:rsidRDefault="0071608D" w:rsidP="002B30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r>
      <w:tr w:rsidR="0071608D" w:rsidTr="0071608D">
        <w:tc>
          <w:tcPr>
            <w:tcW w:w="534" w:type="dxa"/>
            <w:tcBorders>
              <w:top w:val="single" w:sz="4" w:space="0" w:color="auto"/>
              <w:bottom w:val="single" w:sz="4" w:space="0" w:color="auto"/>
            </w:tcBorders>
          </w:tcPr>
          <w:p w:rsidR="0071608D" w:rsidRDefault="0071608D" w:rsidP="002B30D2">
            <w:pPr>
              <w:jc w:val="both"/>
              <w:rPr>
                <w:rFonts w:ascii="Times New Roman" w:hAnsi="Times New Roman" w:cs="Times New Roman"/>
                <w:sz w:val="24"/>
                <w:szCs w:val="24"/>
              </w:rPr>
            </w:pPr>
            <w:r>
              <w:rPr>
                <w:rFonts w:ascii="Times New Roman" w:hAnsi="Times New Roman" w:cs="Times New Roman"/>
                <w:sz w:val="24"/>
                <w:szCs w:val="24"/>
              </w:rPr>
              <w:t>2</w:t>
            </w:r>
          </w:p>
        </w:tc>
        <w:tc>
          <w:tcPr>
            <w:tcW w:w="1219" w:type="dxa"/>
            <w:tcBorders>
              <w:top w:val="single" w:sz="4" w:space="0" w:color="auto"/>
              <w:bottom w:val="single" w:sz="4" w:space="0" w:color="auto"/>
            </w:tcBorders>
          </w:tcPr>
          <w:p w:rsidR="0071608D" w:rsidRPr="006569E2" w:rsidRDefault="00D33857" w:rsidP="002B30D2">
            <w:pPr>
              <w:jc w:val="both"/>
              <w:rPr>
                <w:rFonts w:ascii="Times New Roman" w:hAnsi="Times New Roman" w:cs="Times New Roman"/>
                <w:sz w:val="24"/>
                <w:szCs w:val="24"/>
              </w:rPr>
            </w:pPr>
            <w:r>
              <w:rPr>
                <w:rFonts w:ascii="Times New Roman" w:hAnsi="Times New Roman" w:cs="Times New Roman"/>
                <w:sz w:val="24"/>
                <w:szCs w:val="24"/>
              </w:rPr>
              <w:t>Lama</w:t>
            </w:r>
            <w:r w:rsidR="0071608D">
              <w:rPr>
                <w:rFonts w:ascii="Times New Roman" w:hAnsi="Times New Roman" w:cs="Times New Roman"/>
                <w:sz w:val="24"/>
                <w:szCs w:val="24"/>
              </w:rPr>
              <w:t xml:space="preserve"> Tidur Setelah Pemberian Aromaterapi Lavender</w:t>
            </w:r>
          </w:p>
        </w:tc>
        <w:tc>
          <w:tcPr>
            <w:tcW w:w="907" w:type="dxa"/>
            <w:tcBorders>
              <w:top w:val="single" w:sz="4" w:space="0" w:color="auto"/>
              <w:bottom w:val="single" w:sz="4" w:space="0" w:color="auto"/>
            </w:tcBorders>
          </w:tcPr>
          <w:p w:rsidR="0071608D" w:rsidRPr="002405BC" w:rsidRDefault="0071608D" w:rsidP="002B30D2">
            <w:pPr>
              <w:jc w:val="center"/>
              <w:rPr>
                <w:rFonts w:ascii="Times New Roman" w:hAnsi="Times New Roman" w:cs="Times New Roman"/>
                <w:sz w:val="24"/>
                <w:szCs w:val="24"/>
              </w:rPr>
            </w:pPr>
            <w:r>
              <w:rPr>
                <w:rFonts w:ascii="Times New Roman" w:eastAsia="Times New Roman" w:hAnsi="Times New Roman" w:cs="Times New Roman"/>
                <w:sz w:val="24"/>
                <w:szCs w:val="24"/>
              </w:rPr>
              <w:t>8,07</w:t>
            </w:r>
          </w:p>
        </w:tc>
        <w:tc>
          <w:tcPr>
            <w:tcW w:w="850" w:type="dxa"/>
            <w:tcBorders>
              <w:top w:val="single" w:sz="4" w:space="0" w:color="auto"/>
              <w:bottom w:val="single" w:sz="4" w:space="0" w:color="auto"/>
            </w:tcBorders>
          </w:tcPr>
          <w:p w:rsidR="0071608D" w:rsidRPr="002405BC" w:rsidRDefault="0071608D" w:rsidP="002B30D2">
            <w:pPr>
              <w:jc w:val="center"/>
              <w:rPr>
                <w:rFonts w:ascii="Times New Roman" w:hAnsi="Times New Roman" w:cs="Times New Roman"/>
                <w:sz w:val="24"/>
                <w:szCs w:val="24"/>
              </w:rPr>
            </w:pPr>
            <w:r>
              <w:rPr>
                <w:rFonts w:ascii="Times New Roman" w:eastAsia="Times New Roman" w:hAnsi="Times New Roman" w:cs="Times New Roman"/>
                <w:sz w:val="24"/>
                <w:szCs w:val="24"/>
              </w:rPr>
              <w:t>7</w:t>
            </w:r>
          </w:p>
        </w:tc>
        <w:tc>
          <w:tcPr>
            <w:tcW w:w="851" w:type="dxa"/>
            <w:tcBorders>
              <w:top w:val="single" w:sz="4" w:space="0" w:color="auto"/>
              <w:bottom w:val="single" w:sz="4" w:space="0" w:color="auto"/>
            </w:tcBorders>
          </w:tcPr>
          <w:p w:rsidR="0071608D" w:rsidRDefault="0071608D" w:rsidP="002B30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r>
    </w:tbl>
    <w:p w:rsidR="002B30D2" w:rsidRDefault="005B18DB" w:rsidP="0071608D">
      <w:pPr>
        <w:pBdr>
          <w:top w:val="nil"/>
          <w:left w:val="nil"/>
          <w:bottom w:val="nil"/>
          <w:right w:val="nil"/>
          <w:between w:val="nil"/>
        </w:pBdr>
        <w:tabs>
          <w:tab w:val="left" w:pos="7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rsidR="008B2097" w:rsidRDefault="005B18DB" w:rsidP="005B18DB">
      <w:pPr>
        <w:pBdr>
          <w:top w:val="nil"/>
          <w:left w:val="nil"/>
          <w:bottom w:val="nil"/>
          <w:right w:val="nil"/>
          <w:between w:val="nil"/>
        </w:pBdr>
        <w:tabs>
          <w:tab w:val="left" w:pos="720"/>
        </w:tabs>
        <w:spacing w:line="240" w:lineRule="auto"/>
        <w:jc w:val="both"/>
        <w:rPr>
          <w:rFonts w:ascii="Times New Roman" w:hAnsi="Times New Roman" w:cs="Times New Roman"/>
          <w:sz w:val="24"/>
          <w:szCs w:val="24"/>
        </w:rPr>
      </w:pPr>
      <w:r>
        <w:rPr>
          <w:rFonts w:ascii="Times New Roman" w:hAnsi="Times New Roman" w:cs="Times New Roman"/>
          <w:sz w:val="24"/>
          <w:szCs w:val="24"/>
        </w:rPr>
        <w:tab/>
        <w:t>Tabel 1</w:t>
      </w:r>
      <w:r w:rsidRPr="00D609DB">
        <w:rPr>
          <w:rFonts w:ascii="Times New Roman" w:hAnsi="Times New Roman" w:cs="Times New Roman"/>
          <w:sz w:val="24"/>
          <w:szCs w:val="24"/>
        </w:rPr>
        <w:t xml:space="preserve"> menunjukkan bahwa </w:t>
      </w:r>
      <w:r>
        <w:rPr>
          <w:rFonts w:ascii="Times New Roman" w:hAnsi="Times New Roman" w:cs="Times New Roman"/>
          <w:sz w:val="24"/>
          <w:szCs w:val="24"/>
        </w:rPr>
        <w:t xml:space="preserve">total jam  tidur pada ibu hamil sebelum pemberian aromaterapi lavender berada dengan nilai minimum 5 jam dan nilai maximum 6 jam. Sedangkan pada total jam tidur setelah pemberian aromaterapi berada pada nilai minimum 7 jam dan nilai maximum 9 jam. </w:t>
      </w:r>
      <w:r w:rsidR="008B2097">
        <w:rPr>
          <w:rFonts w:ascii="Times New Roman" w:hAnsi="Times New Roman" w:cs="Times New Roman"/>
          <w:sz w:val="24"/>
          <w:szCs w:val="24"/>
        </w:rPr>
        <w:t>Pemberian aromaterapi lavender memberikan efek  sedative yang memberikan ketenangan bagi saraf dan otot-otot yang</w:t>
      </w:r>
      <w:r w:rsidR="005A6D0D">
        <w:rPr>
          <w:rFonts w:ascii="Times New Roman" w:hAnsi="Times New Roman" w:cs="Times New Roman"/>
          <w:sz w:val="24"/>
          <w:szCs w:val="24"/>
        </w:rPr>
        <w:t xml:space="preserve"> sudah lama  menegang selesai ibu hamil</w:t>
      </w:r>
      <w:r w:rsidR="008B2097">
        <w:rPr>
          <w:rFonts w:ascii="Times New Roman" w:hAnsi="Times New Roman" w:cs="Times New Roman"/>
          <w:sz w:val="24"/>
          <w:szCs w:val="24"/>
        </w:rPr>
        <w:t xml:space="preserve"> lelah </w:t>
      </w:r>
      <w:r w:rsidR="005A6D0D">
        <w:rPr>
          <w:rFonts w:ascii="Times New Roman" w:hAnsi="Times New Roman" w:cs="Times New Roman"/>
          <w:sz w:val="24"/>
          <w:szCs w:val="24"/>
        </w:rPr>
        <w:t xml:space="preserve">dalam </w:t>
      </w:r>
      <w:r w:rsidR="008B2097">
        <w:rPr>
          <w:rFonts w:ascii="Times New Roman" w:hAnsi="Times New Roman" w:cs="Times New Roman"/>
          <w:sz w:val="24"/>
          <w:szCs w:val="24"/>
        </w:rPr>
        <w:lastRenderedPageBreak/>
        <w:t xml:space="preserve">beraktifitas, sehingga ibu hamil akan menjadi rileks dan nyaman saat tidur. </w:t>
      </w:r>
    </w:p>
    <w:p w:rsidR="005B18DB" w:rsidRDefault="008B2097" w:rsidP="005B18DB">
      <w:pPr>
        <w:pBdr>
          <w:top w:val="nil"/>
          <w:left w:val="nil"/>
          <w:bottom w:val="nil"/>
          <w:right w:val="nil"/>
          <w:between w:val="nil"/>
        </w:pBdr>
        <w:tabs>
          <w:tab w:val="left" w:pos="72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5B18DB">
        <w:rPr>
          <w:rFonts w:ascii="Times New Roman" w:hAnsi="Times New Roman" w:cs="Times New Roman"/>
          <w:sz w:val="24"/>
          <w:szCs w:val="24"/>
        </w:rPr>
        <w:t>Hal ini menyatakan terjadi peningkatan jumlah jam tidur pada ibu hamil y</w:t>
      </w:r>
      <w:r w:rsidR="00B6052F">
        <w:rPr>
          <w:rFonts w:ascii="Times New Roman" w:hAnsi="Times New Roman" w:cs="Times New Roman"/>
          <w:sz w:val="24"/>
          <w:szCs w:val="24"/>
        </w:rPr>
        <w:t xml:space="preserve">ang sudah diberikan aromaterapi. Hal ini didukung dengan penelitian </w:t>
      </w:r>
      <w:r w:rsidR="00BB30A5">
        <w:rPr>
          <w:rFonts w:ascii="Times New Roman" w:hAnsi="Times New Roman" w:cs="Times New Roman"/>
          <w:sz w:val="24"/>
          <w:szCs w:val="24"/>
        </w:rPr>
        <w:t>Nathazia bahwa aromaterapi lavender mengurangi kejadian i</w:t>
      </w:r>
      <w:r w:rsidR="00BE64C5">
        <w:rPr>
          <w:rFonts w:ascii="Times New Roman" w:hAnsi="Times New Roman" w:cs="Times New Roman"/>
          <w:sz w:val="24"/>
          <w:szCs w:val="24"/>
        </w:rPr>
        <w:t>nsomnia pada ibu perimenopause.</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abstract":"Latar Belakang: Insomnia merupakan salah satu gejala yang muncul pada wanita perimenopause. Terapi nonfarmakologi yang dapat digunakan untuk mengatasi insomnia diantaranya akupresur dan aromaterapi lavender namun perbedaan efektivitas belum diketahui. Tujuan: Penelitian ini bertujuan untuk menganalisis efektifitas akupresur dan aromaterapi lavender dalam mengatasi insomnia pada wanita perimenopause. Metode: Penelitian ini menggunakan metode Quasi Eksperimen dengan two group prettest and posstest design. Jumlah sampel penelitian yaitu 40 orang, 20 orang kelompok akupresur dan 20 orang kelompok aromaterapi lavender. Teknik pengambilan sampel menggunakan proportional random sampling. Pemilihan terapi menggunakan teknik simple random sampling. Titik akupresur yang digunakan adalah titik PC 6, HT 7 dan SP 6. Akupresur diberikan selama 6 hari pemijatan dilakukan 40 kali disetiap titiknya selama 10 menit dan aromaterapi lavender diberikan selama 7 hari, dihirup selama 10 menit. Alat ukur yang digunakan yaitu kuesioner Insomnia RatingScale KSPBJ-IRS (Kelompok Studi Psikiatri Biologi Jakarta) Hasil: Penelitian ini menunjukkan bahwa akupresur dan aromaterapi efektif untuk mengurangi insomnia pada wanita perimenopause dengan p value 0,008 (p &lt; 0,05). Kesimpulan: Akupresur dan aromaterapi lavender efektif dalam mengatasi insomnia pada wanita perimenopause, tetapi terapi akupresur lebih efektif dalam mengatasi insomnia. Saran: Kedua terapi tersebut dapat dijadikan sebagai terapi alternatif untuk mengatasi insomnia pada wania perimenopause","author":[{"dropping-particle":"","family":"Meylana","given":"Nathazia","non-dropping-particle":"","parse-names":false,"suffix":""}],"container-title":"Journal Of Holistic Nursing Science","id":"ITEM-1","issue":"2","issued":{"date-parts":[["2015"]]},"title":"EFEKTIVITAS AKUPRESUR DAN AROMATERAPI LAVENDER TERHADAP INSOMNIA PADA WANITA PERIMENOPAUSE DI DESA PANCURANMAS MAGELANG |","type":"article-journal","volume":"2"},"uris":["http://www.mendeley.com/documents/?uuid=5106811a-9441-3621-b016-784524a60114"]}],"mendeley":{"formattedCitation":"[26]","plainTextFormattedCitation":"[26]","previouslyFormattedCitation":"[26]"},"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26]</w:t>
      </w:r>
      <w:r w:rsidR="00797A9E">
        <w:rPr>
          <w:rFonts w:ascii="Times New Roman" w:hAnsi="Times New Roman" w:cs="Times New Roman"/>
          <w:sz w:val="24"/>
          <w:szCs w:val="24"/>
        </w:rPr>
        <w:fldChar w:fldCharType="end"/>
      </w:r>
      <w:r w:rsidR="00BE64C5">
        <w:rPr>
          <w:rFonts w:ascii="Times New Roman" w:hAnsi="Times New Roman" w:cs="Times New Roman"/>
          <w:sz w:val="24"/>
          <w:szCs w:val="24"/>
        </w:rPr>
        <w:t xml:space="preserve">  Penelitian terhadap ibu-ibu lansia yang </w:t>
      </w:r>
      <w:r w:rsidR="003A46BE">
        <w:rPr>
          <w:rFonts w:ascii="Times New Roman" w:hAnsi="Times New Roman" w:cs="Times New Roman"/>
          <w:sz w:val="24"/>
          <w:szCs w:val="24"/>
        </w:rPr>
        <w:t xml:space="preserve">mengalami insomnia telah diberikan aromaterapi lavender </w:t>
      </w:r>
      <w:r w:rsidR="00237B72">
        <w:rPr>
          <w:rFonts w:ascii="Times New Roman" w:hAnsi="Times New Roman" w:cs="Times New Roman"/>
          <w:sz w:val="24"/>
          <w:szCs w:val="24"/>
        </w:rPr>
        <w:t>dapat meningkatkan kualitas tidur.</w:t>
      </w:r>
      <w:r w:rsidR="00797A9E">
        <w:rPr>
          <w:rFonts w:ascii="Times New Roman" w:hAnsi="Times New Roman" w:cs="Times New Roman"/>
          <w:sz w:val="24"/>
          <w:szCs w:val="24"/>
        </w:rPr>
        <w:fldChar w:fldCharType="begin" w:fldLock="1"/>
      </w:r>
      <w:r w:rsidR="00324B81">
        <w:rPr>
          <w:rFonts w:ascii="Times New Roman" w:hAnsi="Times New Roman" w:cs="Times New Roman"/>
          <w:sz w:val="24"/>
          <w:szCs w:val="24"/>
        </w:rPr>
        <w:instrText>ADDIN CSL_CITATION {"citationItems":[{"id":"ITEM-1","itemData":{"DOI":"10.22216/JEN.V3I1.2433","ISSN":"2477-6521","abstract":"Bad sleep quality causes fatigue, difficulty concentrating, and often drowsiness in the elderly. The purpose of this study was to determine the effect of aroma of lavender therapy on the quality of elderly sleep at Wisma Cinta Kasih Padang. This type of research is quantitative with pre-experimental design using One Group Pretest-Posttest Design design using T-test dependent test. Sampling technique in this research use purposive sampling 30 responden as intervention group. The research to do in Wisma Cinta Kasih Padang. The results of the study found that all elderly (100%) had poor sleep quality before lavender aromatherapy and only 40% experienced poor sleep quality after lavender therapy. The statistical test obtained p value = 0.000, where there is influence of lavender therapy to sleep quality of elderly in Wisma Cinta Kasih Padang. The smell of lavender therapy can improve the quality of elderly sleep. Officer Wisma Cinta Kasih Padang in order to provide lavender therapy every 2 times / week at bedtime so as to improve the quality of elderly sleep.      Kualitas tidur buruk menyebabkan kelelahan, sulit berkonsentrasi, dan sering mengantuk pada lansia. Tujuan penelitian ini adalah untuk mengetahui pengaruh aroma terapi lavender terhadap kualitas tidur lansia di Wisma Cinta Kasih Padang. Jenis penelitian ini adalah kuantitatif dengan desain preekperimental menggunakan rancangan One Group Pretest-Posttest Design menggunakan uji T-test dependent. Teknik pengambilan sampel dalam penelitian ini menggunakan purposive sampling 30 responden sebagai kelompok intervensi. Penelitian dilakukan di Wisma Cinta Kasih Padang. Hasil penelitian didapatkan seluruh lansia (100%) mengalami kualitas tidur yang buruk sebelum diberikan aromaterapi lavender dan hanya 40% yang mengalami kualitas tidur buruk sesudah diberikan aroma terapi lavender. Uji statistik didapatkan nilai p= 0,000, dimana terdapat pengaruh terapi lavender terhadap kualitas tidur lansia di Wisma Cinta Kasih Padang. Aroma terapi lavender dpat meningkatkan kualitas tidur lansia. Petugas Wisma Cinta Kasih Padang agar dapat memberikan terapi lavender setiap 2 kali/ minggu saat menjelang tidur sehingga dapat meningkatkan kualitas tidur lansia.","author":[{"dropping-particle":"","family":"Sari¹","given":"Dian","non-dropping-particle":"","parse-names":false,"suffix":""},{"dropping-particle":"","family":"Leonard²","given":"Devid","non-dropping-particle":"","parse-names":false,"suffix":""},{"dropping-particle":"","family":"Studi","given":"Program","non-dropping-particle":"","parse-names":false,"suffix":""},{"dropping-particle":"","family":"Keperawatan","given":"S1","non-dropping-particle":"","parse-names":false,"suffix":""},{"dropping-particle":"","family":"Dharma","given":"Stikes","non-dropping-particle":"","parse-names":false,"suffix":""},{"dropping-particle":"","family":"Padang","given":"Landbouw","non-dropping-particle":"","parse-names":false,"suffix":""}],"container-title":"Jurnal Endurance : Kajian Ilmiah Problema Kesehatan","id":"ITEM-1","issue":"1","issued":{"date-parts":[["2018","3","19"]]},"page":"121-130","publisher":"Kopertis Wilayah X","title":"PENGARUH AROMA TERAPI LAVENDER  TERHADAP KUALITAS TIDUR LANSIA DI WISMA CINTA KASIH","type":"article-journal","volume":"3"},"uris":["http://www.mendeley.com/documents/?uuid=f22a1a51-1cd4-3655-8d39-ccc983b7c754"]}],"mendeley":{"formattedCitation":"[20]","plainTextFormattedCitation":"[20]","previouslyFormattedCitation":"[20]"},"properties":{"noteIndex":0},"schema":"https://github.com/citation-style-language/schema/raw/master/csl-citation.json"}</w:instrText>
      </w:r>
      <w:r w:rsidR="00797A9E">
        <w:rPr>
          <w:rFonts w:ascii="Times New Roman" w:hAnsi="Times New Roman" w:cs="Times New Roman"/>
          <w:sz w:val="24"/>
          <w:szCs w:val="24"/>
        </w:rPr>
        <w:fldChar w:fldCharType="separate"/>
      </w:r>
      <w:r w:rsidR="00772483" w:rsidRPr="00772483">
        <w:rPr>
          <w:rFonts w:ascii="Times New Roman" w:hAnsi="Times New Roman" w:cs="Times New Roman"/>
          <w:noProof/>
          <w:sz w:val="24"/>
          <w:szCs w:val="24"/>
        </w:rPr>
        <w:t>[20]</w:t>
      </w:r>
      <w:r w:rsidR="00797A9E">
        <w:rPr>
          <w:rFonts w:ascii="Times New Roman" w:hAnsi="Times New Roman" w:cs="Times New Roman"/>
          <w:sz w:val="24"/>
          <w:szCs w:val="24"/>
        </w:rPr>
        <w:fldChar w:fldCharType="end"/>
      </w:r>
      <w:r w:rsidR="00D33857">
        <w:rPr>
          <w:rFonts w:ascii="Times New Roman" w:hAnsi="Times New Roman" w:cs="Times New Roman"/>
          <w:sz w:val="24"/>
          <w:szCs w:val="24"/>
        </w:rPr>
        <w:t xml:space="preserve"> Jumlah t</w:t>
      </w:r>
      <w:r w:rsidR="00237B72">
        <w:rPr>
          <w:rFonts w:ascii="Times New Roman" w:hAnsi="Times New Roman" w:cs="Times New Roman"/>
          <w:sz w:val="24"/>
          <w:szCs w:val="24"/>
        </w:rPr>
        <w:t>idur yang sedikit akan membuat kualitas tidur memburuk, dan hal ini akan membuat kelelahan, sulit berkonsentrasi dan sering mengantuk.</w:t>
      </w:r>
      <w:r w:rsidR="00B9331E">
        <w:rPr>
          <w:rFonts w:ascii="Times New Roman" w:hAnsi="Times New Roman" w:cs="Times New Roman"/>
          <w:sz w:val="24"/>
          <w:szCs w:val="24"/>
        </w:rPr>
        <w:t xml:space="preserve"> </w:t>
      </w:r>
    </w:p>
    <w:p w:rsidR="00BA11B5" w:rsidRDefault="00BA11B5" w:rsidP="005B18DB">
      <w:pPr>
        <w:pBdr>
          <w:top w:val="nil"/>
          <w:left w:val="nil"/>
          <w:bottom w:val="nil"/>
          <w:right w:val="nil"/>
          <w:between w:val="nil"/>
        </w:pBdr>
        <w:tabs>
          <w:tab w:val="left" w:pos="720"/>
        </w:tabs>
        <w:spacing w:line="240" w:lineRule="auto"/>
        <w:jc w:val="both"/>
        <w:rPr>
          <w:rFonts w:ascii="Times New Roman" w:hAnsi="Times New Roman" w:cs="Times New Roman"/>
          <w:sz w:val="24"/>
          <w:szCs w:val="24"/>
        </w:rPr>
      </w:pPr>
      <w:r>
        <w:rPr>
          <w:rFonts w:ascii="Times New Roman" w:hAnsi="Times New Roman" w:cs="Times New Roman"/>
          <w:sz w:val="24"/>
          <w:szCs w:val="24"/>
        </w:rPr>
        <w:tab/>
        <w:t>Menurut Kizlrmak et.al dalam S.Romadhona menyatakan bahwa kualitas tidur pada ibu hamil akan mengalami penurunan sejalan dengan peningkatan trimester kehamilan. Dan juga bahwa resiko insomnia pada trimester III mengalami peningkatan 2,03 kali dibandingkan trimester lainnya. Gangguan tidur ibu yang sedang hamil dapat berupa durasi tidur yang lebih pendek, biasanya kurang dari 6 jam per malam, normalnya waktu tidur pada orang dewasa sehat sekitar 7,5 jam per malam. Kemudian adanya kesulitan mempertahankan tidur atau sering terbangun karena ketidaknyamanan yang dialami ibu hamil, kesulitan memulai tidur kembali.</w:t>
      </w:r>
      <w:r w:rsidR="00797A9E">
        <w:rPr>
          <w:rFonts w:ascii="Times New Roman" w:hAnsi="Times New Roman" w:cs="Times New Roman"/>
          <w:sz w:val="24"/>
          <w:szCs w:val="24"/>
        </w:rPr>
        <w:fldChar w:fldCharType="begin" w:fldLock="1"/>
      </w:r>
      <w:r w:rsidR="00324B81">
        <w:rPr>
          <w:rFonts w:ascii="Times New Roman" w:hAnsi="Times New Roman" w:cs="Times New Roman"/>
          <w:sz w:val="24"/>
          <w:szCs w:val="24"/>
        </w:rPr>
        <w:instrText>ADDIN CSL_CITATION {"citationItems":[{"id":"ITEM-1","itemData":{"DOI":"10.5281/JNERSCOMMUNITY.V11I2.1135","ISSN":"2541-2957","abstract":"Semakin bertambahnya usia kehamilan maka kualitas tidurnya dapat berkurang. Dilaporkan bahwa sekitar 60% ibu hamil trimester akhir mengalami kelelahan dan &amp;gt;75% mengalami gangguan tidur. Namun keluhan tersebut sering diabaikan, padahal hal tersebut dapat mengakibatkan peningkatan risiko hipertensi gestasional, diabetes, prematuritas, dan depresi pascapersalinan. Gangguan tidur juga dapat menyebabkan fetal distress pada janin dengan ditandai peningkatan denyut jantung janin yang jika dibiarkan akan membuat bayi hiperaktif dan depresi. Upaya-upaya untuk mengatasi gangguan tidur ini adalah dengan kombinasi yoga dan inhalansi aromaterapi lavender. Oleh karena itu peneliti memperkirakan penerapan prenatal gentle yoga  dan  inhalasi aromaterapi lavender akan lebih efektif dapat mempengaruhi kualitas tidur pada ibu hamil.\nDesain penelitian menggunakan quasy experiment (two group pre-post test design), pada ibu hamil trimester III di BPM Lita Anggraeni, Surabaya sebanyak 30 orang dengan teknik pengambilan sampel purposive sampling. Pengumpulan data dengan kuisoner skala  Pittsburgh Sleep Quality Index (PSQI) versi bahasa Indonesi untuk mengetahui kualitas tidur responden.\nTerdapat pengaruh signifikan kombinasi latihan prenatal gentle yoga dan inhalasi aromaterapi lavender dalam meningkatkan kualitas tidur pada kelompok perlakuan dengan nilai p =0,011 atau p &amp;lt;0,05.  Ada perbedaan signifikan kualitas tidur dikelompok perlakuan dan dikelompok kontrol, yaitu nilai p =0,004 atau p &amp;lt;0,05.\nGerakan pada Prenatal gentle yoga dan aroma lavender dapat mendorong dan merangsang pengeluaran endorfin yang berdampak tubuh rileks dan timbul rasa nyaman sehingga dapat mudah untuk tertidur. Dengan berlatih kombinasi prenatal gentle yoga serta inhalasi aromaterapi lavender secara rutin dapat meningkatkan kualitas tidur secara alamiah, mudah dan aman tanpa pengobatan farmakologi yang dapat menganggu kesehatan ibu dan janin.\nKata kunci: Kehamilan, Kualitas Tidur, Lavender, Yoga\nDOI: 10.5281/zenodo.4771694","author":[{"dropping-particle":"","family":"Romadhona","given":"Shinta Wurdiana","non-dropping-particle":"","parse-names":false,"suffix":""},{"dropping-particle":"","family":"Primihastuti","given":"Dianita","non-dropping-particle":"","parse-names":false,"suffix":""},{"dropping-particle":"","family":"Stikes","given":"</w:instrText>
      </w:r>
      <w:r w:rsidR="00324B81">
        <w:rPr>
          <w:rFonts w:ascii="Times New Roman" w:hAnsi="Times New Roman" w:cs="Times New Roman"/>
          <w:sz w:val="24"/>
          <w:szCs w:val="24"/>
        </w:rPr>
        <w:instrText>","non-dropping-particle":"","parse-names":false,"suffix":""},{"dropping-particle":"","family":"Booth Surabaya","given":"William","non-dropping-particle":"","parse-names":false,"suffix":""}],"container-title":"Journals of Ners Community","id":"ITEM-1","issue":"2","issued":{"date-parts":[["2020","11","17"]]},"page":"166-178","title":"PENERAPAN LATIHAN PRENATAL GENTLE YOGA  DAN INHALASI AROMATERAPI LAVENDER DALAM MENINGKATKAN KUALITAS TIDUR IBU HAMIL","type":"article-journal","volume":"11"},"uris":["http://www.mendeley.com/documents/?uuid=763ea079-e3cb-3a8e-bfd8-5e7aacf19d4b"]}],"mendeley":{"formattedCitation":"[9]","plainTextFormattedCitation":"[9]","previouslyFormattedCitation":"[9]"},"properties":{"noteIndex":0},"schema":"https://github.com/citation-style-language/schema/raw/master/csl-citation.json"}</w:instrText>
      </w:r>
      <w:r w:rsidR="00797A9E">
        <w:rPr>
          <w:rFonts w:ascii="Times New Roman" w:hAnsi="Times New Roman" w:cs="Times New Roman"/>
          <w:sz w:val="24"/>
          <w:szCs w:val="24"/>
        </w:rPr>
        <w:fldChar w:fldCharType="separate"/>
      </w:r>
      <w:r w:rsidR="00772483" w:rsidRPr="00772483">
        <w:rPr>
          <w:rFonts w:ascii="Times New Roman" w:hAnsi="Times New Roman" w:cs="Times New Roman"/>
          <w:noProof/>
          <w:sz w:val="24"/>
          <w:szCs w:val="24"/>
        </w:rPr>
        <w:t>[9]</w:t>
      </w:r>
      <w:r w:rsidR="00797A9E">
        <w:rPr>
          <w:rFonts w:ascii="Times New Roman" w:hAnsi="Times New Roman" w:cs="Times New Roman"/>
          <w:sz w:val="24"/>
          <w:szCs w:val="24"/>
        </w:rPr>
        <w:fldChar w:fldCharType="end"/>
      </w:r>
    </w:p>
    <w:p w:rsidR="00CD64A0" w:rsidRDefault="00CD64A0" w:rsidP="005B18DB">
      <w:pPr>
        <w:pBdr>
          <w:top w:val="nil"/>
          <w:left w:val="nil"/>
          <w:bottom w:val="nil"/>
          <w:right w:val="nil"/>
          <w:between w:val="nil"/>
        </w:pBdr>
        <w:tabs>
          <w:tab w:val="left" w:pos="720"/>
        </w:tabs>
        <w:spacing w:line="240" w:lineRule="auto"/>
        <w:jc w:val="both"/>
        <w:rPr>
          <w:rFonts w:ascii="Times New Roman" w:hAnsi="Times New Roman" w:cs="Times New Roman"/>
          <w:sz w:val="24"/>
          <w:szCs w:val="24"/>
        </w:rPr>
      </w:pPr>
      <w:r>
        <w:rPr>
          <w:rFonts w:ascii="Times New Roman" w:hAnsi="Times New Roman" w:cs="Times New Roman"/>
          <w:sz w:val="24"/>
          <w:szCs w:val="24"/>
        </w:rPr>
        <w:tab/>
        <w:t>Kualitas tidur y</w:t>
      </w:r>
      <w:r w:rsidR="00B50FD1">
        <w:rPr>
          <w:rFonts w:ascii="Times New Roman" w:hAnsi="Times New Roman" w:cs="Times New Roman"/>
          <w:sz w:val="24"/>
          <w:szCs w:val="24"/>
        </w:rPr>
        <w:t>ang buruk yang berlangsung dalam</w:t>
      </w:r>
      <w:r>
        <w:rPr>
          <w:rFonts w:ascii="Times New Roman" w:hAnsi="Times New Roman" w:cs="Times New Roman"/>
          <w:sz w:val="24"/>
          <w:szCs w:val="24"/>
        </w:rPr>
        <w:t xml:space="preserve"> waktu lama, dapat menyebabkan resiko gangguan kesehatan yang dapat ditimbulkan pada ibu hamil seperti terjadinya penyakit hipertensi, diabetes mellitus gestasional, penyakit kardiovaskuler, IUGR, partus lama, resiko SC lebih besar, gangguan kecemasan selama kehamilan.</w:t>
      </w:r>
      <w:r w:rsidR="00797A9E">
        <w:rPr>
          <w:rFonts w:ascii="Times New Roman" w:hAnsi="Times New Roman" w:cs="Times New Roman"/>
          <w:sz w:val="24"/>
          <w:szCs w:val="24"/>
        </w:rPr>
        <w:fldChar w:fldCharType="begin" w:fldLock="1"/>
      </w:r>
      <w:r w:rsidR="00324B81">
        <w:rPr>
          <w:rFonts w:ascii="Times New Roman" w:hAnsi="Times New Roman" w:cs="Times New Roman"/>
          <w:sz w:val="24"/>
          <w:szCs w:val="24"/>
        </w:rPr>
        <w:instrText>ADDIN CSL_CITATION {"citationItems":[{"id":"ITEM-1","itemData":{"DOI":"10.5281/JNERSCOMMUNITY.V11I2.1135","ISSN":"2541-2957","abstract":"Semakin bertambahnya usia kehamilan maka kualitas tidurnya dapat berkurang. Dilaporkan bahwa sekitar 60% ibu hamil trimester akhir mengalami kelelahan dan &amp;gt;75% mengalami gangguan tidur. Namun keluhan tersebut sering diabaikan, padahal hal tersebut dapat mengakibatkan peningkatan risiko hipertensi gestasional, diabetes, prematuritas, dan depresi pascapersalinan. Gangguan tidur juga dapat menyebabkan fetal distress pada janin dengan ditandai peningkatan denyut jantung janin yang jika dibiarkan akan membuat bayi hiperaktif dan depresi. Upaya-upaya untuk mengatasi gangguan tidur ini adalah dengan kombinasi yoga dan inhalansi aromaterapi lavender. Oleh karena itu peneliti memperkirakan penerapan prenatal gentle yoga  dan  inhalasi aromaterapi lavender akan lebih efektif dapat mempengaruhi kualitas tidur pada ibu hamil.\nDesain penelitian menggunakan quasy experiment (two group pre-post test design), pada ibu hamil trimester III di BPM Lita Anggraeni, Surabaya sebanyak 30 orang dengan teknik pengambilan sampel purposive sampling. Pengumpulan data dengan kuisoner skala  Pittsburgh Sleep Quality Index (PSQI) versi bahasa Indonesi untuk mengetahui kualitas tidur responden.\nTerdapat pengaruh signifikan kombinasi latihan prenatal gentle yoga dan inhalasi aromaterapi lavender dalam meningkatkan kualitas tidur pada kelompok perlakuan dengan nilai p =0,011 atau p &amp;lt;0,05.  Ada perbedaan signifikan kualitas tidur dikelompok perlakuan dan dikelompok kontrol, yaitu nilai p =0,004 atau p &amp;lt;0,05.\nGerakan pada Prenatal gentle yoga dan aroma lavender dapat mendorong dan merangsang pengeluaran endorfin yang berdampak tubuh rileks dan timbul rasa nyaman sehingga dapat mudah untuk tertidur. Dengan berlatih kombinasi prenatal gentle yoga serta inhalasi aromaterapi lavender secara rutin dapat meningkatkan kualitas tidur secara alamiah, mudah dan aman tanpa pengobatan farmakologi yang dapat menganggu kesehatan ibu dan janin.\nKata kunci: Kehamilan, Kualitas Tidur, Lavender, Yoga\nDOI: 10.5281/zenodo.4771694","author":[{"dropping-particle":"","family":"Romadhona","given":"Shinta Wurdiana","non-dropping-particle":"","parse-names":false,"suffix":""},{"dropping-particle":"","family":"Primihastuti","given":"Dianita","non-dropping-particle":"","parse-names":false,"suffix":""},{"dropping-particle":"","family":"Stikes","given":"</w:instrText>
      </w:r>
      <w:r w:rsidR="00324B81">
        <w:rPr>
          <w:rFonts w:ascii="Times New Roman" w:hAnsi="Times New Roman" w:cs="Times New Roman"/>
          <w:sz w:val="24"/>
          <w:szCs w:val="24"/>
        </w:rPr>
        <w:instrText>","non-dropping-particle":"","parse-names":false,"suffix":""},{"dropping-particle":"","family":"Booth Surabaya","given":"William","non-dropping-particle":"","parse-names":false,"suffix":""}],"container-title":"Journals of Ners Community","id":"ITEM-1","issue":"2","issued":{"date-parts":[["2020","11","17"]]},"page":"166-178","title":"PENERAPAN LATIHAN PRENATAL GENTLE YOGA  DAN INHALASI AROMATERAPI LAVENDER DALAM MENINGKATKAN KUALITAS TIDUR IBU HAMIL","type":"article-journal","volume":"11"},"uris":["http://www.mendeley.com/documents/?uuid=763ea079-e3cb-3a8e-bfd8-5e7aacf19d4b"]}],"mendeley":{"formattedCitation":"[9]","plainTextFormattedCitation":"[9]","previouslyFormattedCitation":"[9]"},"properties":{"noteIndex":0},"schema":"https://github.com/citation-style-language/schema/raw/master/csl-citation.json"}</w:instrText>
      </w:r>
      <w:r w:rsidR="00797A9E">
        <w:rPr>
          <w:rFonts w:ascii="Times New Roman" w:hAnsi="Times New Roman" w:cs="Times New Roman"/>
          <w:sz w:val="24"/>
          <w:szCs w:val="24"/>
        </w:rPr>
        <w:fldChar w:fldCharType="separate"/>
      </w:r>
      <w:r w:rsidR="00772483" w:rsidRPr="00772483">
        <w:rPr>
          <w:rFonts w:ascii="Times New Roman" w:hAnsi="Times New Roman" w:cs="Times New Roman"/>
          <w:noProof/>
          <w:sz w:val="24"/>
          <w:szCs w:val="24"/>
        </w:rPr>
        <w:t>[9]</w:t>
      </w:r>
      <w:r w:rsidR="00797A9E">
        <w:rPr>
          <w:rFonts w:ascii="Times New Roman" w:hAnsi="Times New Roman" w:cs="Times New Roman"/>
          <w:sz w:val="24"/>
          <w:szCs w:val="24"/>
        </w:rPr>
        <w:fldChar w:fldCharType="end"/>
      </w:r>
    </w:p>
    <w:p w:rsidR="00CD64A0" w:rsidRDefault="00CD64A0" w:rsidP="005B18DB">
      <w:pPr>
        <w:pBdr>
          <w:top w:val="nil"/>
          <w:left w:val="nil"/>
          <w:bottom w:val="nil"/>
          <w:right w:val="nil"/>
          <w:between w:val="nil"/>
        </w:pBdr>
        <w:tabs>
          <w:tab w:val="left" w:pos="720"/>
        </w:tabs>
        <w:spacing w:line="240" w:lineRule="auto"/>
        <w:jc w:val="both"/>
        <w:rPr>
          <w:rFonts w:ascii="Times New Roman" w:hAnsi="Times New Roman" w:cs="Times New Roman"/>
          <w:sz w:val="24"/>
          <w:szCs w:val="24"/>
        </w:rPr>
      </w:pPr>
      <w:r>
        <w:rPr>
          <w:rFonts w:ascii="Times New Roman" w:hAnsi="Times New Roman" w:cs="Times New Roman"/>
          <w:sz w:val="24"/>
          <w:szCs w:val="24"/>
        </w:rPr>
        <w:tab/>
        <w:t>Cara mengatasi gangguan tidur pada ibu hamil</w:t>
      </w:r>
      <w:r w:rsidR="002D4B8E">
        <w:rPr>
          <w:rFonts w:ascii="Times New Roman" w:hAnsi="Times New Roman" w:cs="Times New Roman"/>
          <w:sz w:val="24"/>
          <w:szCs w:val="24"/>
        </w:rPr>
        <w:t xml:space="preserve"> dapat dilakukan secara farmakologi dan nonfarmakologi, salah satunya adalah dengan pemberian aromaterapi yang dapat mengurangi penggunaan obat-obatan.</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DOI":"10.31004/JN.V4I2.1128","ISSN":"2580-2194","abstract":"Background Insomnia is a condition in which someone who experiences difficulty sleeping or sleep often wakes up at night or wakes up too early. There are several therapies that can be used are lavender aromatherapy. Inhaling lavender increases the frequency of alpha waves and this state is associated with relaxing (relaxation) so it can treat insomnia. Lavender also helps balance the body's health which is very useful in relieving headaches, premenstrual syndrome, stress, tension, muscle spasms and heart regulation. The purpose of this study was to determine the effect of lavender aroma therapy on reducing insomnia in the elderly in Koto Tuo Village, the working area of Puskesmas 2 XIII Koto Kampar. This research method is experimental, using a Quasy-experimental research design with 24 elderly people, data analysis using statistical t test. The results of this study showed that there was a decrease in insomnia. The statistical results of the t test showed that the value of p = 0.00, where there was an effect of lavender therapy on the quality of sleep in the elderly in Koto Tuo Village, the Work Area of Puskesmas 2 XII Koto Kampar. The conclusion that the average insomnia sufferer before giving lavender aromatherapy is 47.78 with a standard deviation of 7.55, and the average insomnia patient after giving lavender aroma therapy is 43.00 with a standard deviation of 8.714, and a p value of 0.00 (p.","author":[{"dropping-particle":"","family":"Junita","given":"Elvida","non-dropping-particle":"","parse-names":false,"suffix":""},{"dropping-particle":"","family":"Virgo","given":"Gusman","non-dropping-particle":"","parse-names":false,"suffix":""},{"dropping-particle":"","family":"Putri","given":"Ade Dita","non-dropping-particle":"","parse-names":false,"suffix":""},{"dropping-particle":"","family":"Studi","given":"Program","non-dropping-particle":"","parse-names":false,"suffix":""},{"dropping-particle":"","family":"Keperawatan","given":"Sarjana","non-dropping-particle":"","parse-names":false,"suffix":""},{"dropping-particle":"","family":"Pahlawan","given":"Universitas","non-dropping-particle":"","parse-names":false,"suffix":""},{"dropping-particle":"","family":"Tambusai","given":"Tuanku","non-dropping-particle":"","parse-names":false,"suffix":""},{"dropping-particle":"","family":"Masyarakat","given":"Kesehatan","non-dropping-particle":"","parse-names":false,"suffix":""}],"container-title":"Jurnal Ners","id":"ITEM-1","issue":"2","issued":{"date-parts":[["2020","10","31"]]},"page":"116-121","title":"PENGARUH PEMBERIAN AROMA TERAPI LAVENDER TERHADAP INSOMNIA PADA LANSIA DI DESA KOTO TUO WILAYAH KERJA PUSKESMAS 2 XIII KOTO KAMPAR","type":"article-journal","volume":"4"},"uris":["http://www.mendeley.com/documents/?uuid=967daf19-a9aa-3c03-ba9d-d2f2dba23363"]}],"mendeley":{"formattedCitation":"[27]","plainTextFormattedCitation":"[27]","previouslyFormattedCitation":"[27]"},"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27]</w:t>
      </w:r>
      <w:r w:rsidR="00797A9E">
        <w:rPr>
          <w:rFonts w:ascii="Times New Roman" w:hAnsi="Times New Roman" w:cs="Times New Roman"/>
          <w:sz w:val="24"/>
          <w:szCs w:val="24"/>
        </w:rPr>
        <w:fldChar w:fldCharType="end"/>
      </w:r>
    </w:p>
    <w:p w:rsidR="00B50FD1" w:rsidRDefault="00B50FD1" w:rsidP="005B18DB">
      <w:pPr>
        <w:pBdr>
          <w:top w:val="nil"/>
          <w:left w:val="nil"/>
          <w:bottom w:val="nil"/>
          <w:right w:val="nil"/>
          <w:between w:val="nil"/>
        </w:pBdr>
        <w:tabs>
          <w:tab w:val="left" w:pos="720"/>
        </w:tabs>
        <w:spacing w:line="240" w:lineRule="auto"/>
        <w:jc w:val="both"/>
        <w:rPr>
          <w:rFonts w:ascii="Times New Roman" w:hAnsi="Times New Roman" w:cs="Times New Roman"/>
          <w:sz w:val="24"/>
          <w:szCs w:val="24"/>
        </w:rPr>
      </w:pPr>
      <w:r>
        <w:rPr>
          <w:rFonts w:ascii="Times New Roman" w:hAnsi="Times New Roman" w:cs="Times New Roman"/>
          <w:sz w:val="24"/>
          <w:szCs w:val="24"/>
        </w:rPr>
        <w:tab/>
        <w:t>Menurut Munawarah dalam penelitiannya menyampaikan bahwa pemberian aroametrapi dengan metode inhalasi juga menunjukkan adanya peningkatan kualitas tidur yang dilakukan pada kelompok intervensi (p=0,021).</w:t>
      </w:r>
    </w:p>
    <w:p w:rsidR="005B18DB" w:rsidRDefault="005B18DB" w:rsidP="005B18DB">
      <w:pPr>
        <w:pBdr>
          <w:top w:val="nil"/>
          <w:left w:val="nil"/>
          <w:bottom w:val="nil"/>
          <w:right w:val="nil"/>
          <w:between w:val="nil"/>
        </w:pBdr>
        <w:tabs>
          <w:tab w:val="left" w:pos="720"/>
        </w:tabs>
        <w:spacing w:line="24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lastRenderedPageBreak/>
        <w:t xml:space="preserve"> </w:t>
      </w:r>
    </w:p>
    <w:p w:rsidR="0071608D" w:rsidRDefault="0071608D" w:rsidP="0071608D">
      <w:pPr>
        <w:pBdr>
          <w:top w:val="nil"/>
          <w:left w:val="nil"/>
          <w:bottom w:val="nil"/>
          <w:right w:val="nil"/>
          <w:between w:val="nil"/>
        </w:pBdr>
        <w:tabs>
          <w:tab w:val="left" w:pos="720"/>
        </w:tabs>
        <w:spacing w:line="240" w:lineRule="auto"/>
        <w:jc w:val="both"/>
        <w:rPr>
          <w:rFonts w:ascii="Times New Roman" w:eastAsia="Times New Roman" w:hAnsi="Times New Roman" w:cs="Times New Roman"/>
          <w:b/>
          <w:color w:val="000000"/>
          <w:sz w:val="24"/>
          <w:szCs w:val="24"/>
        </w:rPr>
      </w:pPr>
      <w:r w:rsidRPr="0071608D">
        <w:rPr>
          <w:rFonts w:ascii="Times New Roman" w:eastAsia="Times New Roman" w:hAnsi="Times New Roman" w:cs="Times New Roman"/>
          <w:b/>
          <w:color w:val="000000"/>
          <w:sz w:val="24"/>
          <w:szCs w:val="24"/>
        </w:rPr>
        <w:t>Tabel</w:t>
      </w:r>
      <w:r w:rsidR="00B81733">
        <w:rPr>
          <w:rFonts w:ascii="Times New Roman" w:eastAsia="Times New Roman" w:hAnsi="Times New Roman" w:cs="Times New Roman"/>
          <w:b/>
          <w:color w:val="000000"/>
          <w:sz w:val="24"/>
          <w:szCs w:val="24"/>
        </w:rPr>
        <w:t xml:space="preserve"> </w:t>
      </w:r>
      <w:r w:rsidRPr="0071608D">
        <w:rPr>
          <w:rFonts w:ascii="Times New Roman" w:eastAsia="Times New Roman" w:hAnsi="Times New Roman" w:cs="Times New Roman"/>
          <w:b/>
          <w:color w:val="000000"/>
          <w:sz w:val="24"/>
          <w:szCs w:val="24"/>
        </w:rPr>
        <w:t>2. H</w:t>
      </w:r>
      <w:r w:rsidR="00D33857">
        <w:rPr>
          <w:rFonts w:ascii="Times New Roman" w:eastAsia="Times New Roman" w:hAnsi="Times New Roman" w:cs="Times New Roman"/>
          <w:b/>
          <w:color w:val="000000"/>
          <w:sz w:val="24"/>
          <w:szCs w:val="24"/>
        </w:rPr>
        <w:t>asil Uji Wilcoxon pada Lama</w:t>
      </w:r>
      <w:r w:rsidRPr="0071608D">
        <w:rPr>
          <w:rFonts w:ascii="Times New Roman" w:eastAsia="Times New Roman" w:hAnsi="Times New Roman" w:cs="Times New Roman"/>
          <w:b/>
          <w:color w:val="000000"/>
          <w:sz w:val="24"/>
          <w:szCs w:val="24"/>
        </w:rPr>
        <w:t xml:space="preserve"> Tidur Ibu Hamil Trimester III</w:t>
      </w:r>
    </w:p>
    <w:tbl>
      <w:tblPr>
        <w:tblStyle w:val="TableGrid"/>
        <w:tblW w:w="4752" w:type="dxa"/>
        <w:tblLook w:val="04A0" w:firstRow="1" w:lastRow="0" w:firstColumn="1" w:lastColumn="0" w:noHBand="0" w:noVBand="1"/>
      </w:tblPr>
      <w:tblGrid>
        <w:gridCol w:w="532"/>
        <w:gridCol w:w="1758"/>
        <w:gridCol w:w="1145"/>
        <w:gridCol w:w="1317"/>
      </w:tblGrid>
      <w:tr w:rsidR="00B81733" w:rsidTr="00B81733">
        <w:tc>
          <w:tcPr>
            <w:tcW w:w="532" w:type="dxa"/>
            <w:tcBorders>
              <w:left w:val="nil"/>
              <w:bottom w:val="single" w:sz="4" w:space="0" w:color="auto"/>
              <w:right w:val="nil"/>
            </w:tcBorders>
            <w:shd w:val="clear" w:color="auto" w:fill="BFBFBF" w:themeFill="background1" w:themeFillShade="BF"/>
          </w:tcPr>
          <w:p w:rsidR="0071608D" w:rsidRDefault="00B81733" w:rsidP="0071608D">
            <w:pPr>
              <w:tabs>
                <w:tab w:val="left" w:pos="720"/>
              </w:tabs>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1758" w:type="dxa"/>
            <w:tcBorders>
              <w:left w:val="nil"/>
              <w:bottom w:val="single" w:sz="4" w:space="0" w:color="auto"/>
              <w:right w:val="nil"/>
            </w:tcBorders>
            <w:shd w:val="clear" w:color="auto" w:fill="BFBFBF" w:themeFill="background1" w:themeFillShade="BF"/>
          </w:tcPr>
          <w:p w:rsidR="0071608D" w:rsidRDefault="00B81733" w:rsidP="0071608D">
            <w:pPr>
              <w:tabs>
                <w:tab w:val="left" w:pos="720"/>
              </w:tabs>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Variabel</w:t>
            </w:r>
          </w:p>
        </w:tc>
        <w:tc>
          <w:tcPr>
            <w:tcW w:w="1145" w:type="dxa"/>
            <w:tcBorders>
              <w:left w:val="nil"/>
              <w:bottom w:val="single" w:sz="4" w:space="0" w:color="auto"/>
              <w:right w:val="nil"/>
            </w:tcBorders>
            <w:shd w:val="clear" w:color="auto" w:fill="BFBFBF" w:themeFill="background1" w:themeFillShade="BF"/>
          </w:tcPr>
          <w:p w:rsidR="0071608D" w:rsidRDefault="00B81733" w:rsidP="0071608D">
            <w:pPr>
              <w:tabs>
                <w:tab w:val="left" w:pos="720"/>
              </w:tabs>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an</w:t>
            </w:r>
          </w:p>
        </w:tc>
        <w:tc>
          <w:tcPr>
            <w:tcW w:w="1317" w:type="dxa"/>
            <w:tcBorders>
              <w:left w:val="nil"/>
              <w:right w:val="nil"/>
            </w:tcBorders>
            <w:shd w:val="clear" w:color="auto" w:fill="BFBFBF" w:themeFill="background1" w:themeFillShade="BF"/>
          </w:tcPr>
          <w:p w:rsidR="0071608D" w:rsidRDefault="00B81733" w:rsidP="0071608D">
            <w:pPr>
              <w:tabs>
                <w:tab w:val="left" w:pos="720"/>
              </w:tabs>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ilai Asymp.Sig (2-tailed)</w:t>
            </w:r>
          </w:p>
        </w:tc>
      </w:tr>
      <w:tr w:rsidR="00B81733" w:rsidTr="00B81733">
        <w:tc>
          <w:tcPr>
            <w:tcW w:w="532" w:type="dxa"/>
            <w:tcBorders>
              <w:left w:val="nil"/>
              <w:bottom w:val="single" w:sz="4" w:space="0" w:color="auto"/>
              <w:right w:val="nil"/>
            </w:tcBorders>
          </w:tcPr>
          <w:p w:rsidR="00B81733" w:rsidRDefault="00B81733" w:rsidP="00C44D0D">
            <w:pPr>
              <w:jc w:val="both"/>
              <w:rPr>
                <w:rFonts w:ascii="Times New Roman" w:hAnsi="Times New Roman" w:cs="Times New Roman"/>
                <w:sz w:val="24"/>
                <w:szCs w:val="24"/>
              </w:rPr>
            </w:pPr>
            <w:r>
              <w:rPr>
                <w:rFonts w:ascii="Times New Roman" w:hAnsi="Times New Roman" w:cs="Times New Roman"/>
                <w:sz w:val="24"/>
                <w:szCs w:val="24"/>
              </w:rPr>
              <w:t>1</w:t>
            </w:r>
          </w:p>
        </w:tc>
        <w:tc>
          <w:tcPr>
            <w:tcW w:w="1758" w:type="dxa"/>
            <w:tcBorders>
              <w:left w:val="nil"/>
              <w:bottom w:val="single" w:sz="4" w:space="0" w:color="auto"/>
              <w:right w:val="nil"/>
            </w:tcBorders>
          </w:tcPr>
          <w:p w:rsidR="00B81733" w:rsidRPr="006569E2" w:rsidRDefault="00D33857" w:rsidP="00C44D0D">
            <w:pPr>
              <w:jc w:val="both"/>
              <w:rPr>
                <w:rFonts w:ascii="Times New Roman" w:hAnsi="Times New Roman" w:cs="Times New Roman"/>
                <w:sz w:val="24"/>
                <w:szCs w:val="24"/>
              </w:rPr>
            </w:pPr>
            <w:r>
              <w:rPr>
                <w:rFonts w:ascii="Times New Roman" w:hAnsi="Times New Roman" w:cs="Times New Roman"/>
                <w:sz w:val="24"/>
                <w:szCs w:val="24"/>
              </w:rPr>
              <w:t>Lama Tidur</w:t>
            </w:r>
            <w:r w:rsidR="00B81733">
              <w:rPr>
                <w:rFonts w:ascii="Times New Roman" w:hAnsi="Times New Roman" w:cs="Times New Roman"/>
                <w:sz w:val="24"/>
                <w:szCs w:val="24"/>
              </w:rPr>
              <w:t xml:space="preserve"> Sebelum Pemberian Aromaterapi Lavender</w:t>
            </w:r>
          </w:p>
        </w:tc>
        <w:tc>
          <w:tcPr>
            <w:tcW w:w="1145" w:type="dxa"/>
            <w:tcBorders>
              <w:left w:val="nil"/>
              <w:bottom w:val="single" w:sz="4" w:space="0" w:color="auto"/>
              <w:right w:val="nil"/>
            </w:tcBorders>
          </w:tcPr>
          <w:p w:rsidR="00B81733" w:rsidRPr="002405BC" w:rsidRDefault="00B81733" w:rsidP="00C44D0D">
            <w:pPr>
              <w:jc w:val="center"/>
              <w:rPr>
                <w:rFonts w:ascii="Times New Roman" w:hAnsi="Times New Roman" w:cs="Times New Roman"/>
                <w:sz w:val="24"/>
                <w:szCs w:val="24"/>
              </w:rPr>
            </w:pPr>
            <w:r>
              <w:rPr>
                <w:rFonts w:ascii="Times New Roman" w:eastAsia="Times New Roman" w:hAnsi="Times New Roman" w:cs="Times New Roman"/>
                <w:sz w:val="24"/>
                <w:szCs w:val="24"/>
              </w:rPr>
              <w:t>6,23</w:t>
            </w:r>
          </w:p>
        </w:tc>
        <w:tc>
          <w:tcPr>
            <w:tcW w:w="1317" w:type="dxa"/>
            <w:vMerge w:val="restart"/>
            <w:tcBorders>
              <w:left w:val="nil"/>
              <w:right w:val="nil"/>
            </w:tcBorders>
          </w:tcPr>
          <w:p w:rsidR="00B81733" w:rsidRDefault="00B81733" w:rsidP="0071608D">
            <w:pPr>
              <w:tabs>
                <w:tab w:val="left" w:pos="720"/>
              </w:tabs>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0,00</w:t>
            </w:r>
          </w:p>
        </w:tc>
      </w:tr>
      <w:tr w:rsidR="00B81733" w:rsidTr="00B81733">
        <w:tc>
          <w:tcPr>
            <w:tcW w:w="532" w:type="dxa"/>
            <w:tcBorders>
              <w:top w:val="single" w:sz="4" w:space="0" w:color="auto"/>
              <w:left w:val="nil"/>
              <w:right w:val="nil"/>
            </w:tcBorders>
          </w:tcPr>
          <w:p w:rsidR="00B81733" w:rsidRDefault="00B81733" w:rsidP="00C44D0D">
            <w:pPr>
              <w:jc w:val="both"/>
              <w:rPr>
                <w:rFonts w:ascii="Times New Roman" w:hAnsi="Times New Roman" w:cs="Times New Roman"/>
                <w:sz w:val="24"/>
                <w:szCs w:val="24"/>
              </w:rPr>
            </w:pPr>
            <w:r>
              <w:rPr>
                <w:rFonts w:ascii="Times New Roman" w:hAnsi="Times New Roman" w:cs="Times New Roman"/>
                <w:sz w:val="24"/>
                <w:szCs w:val="24"/>
              </w:rPr>
              <w:t>2</w:t>
            </w:r>
          </w:p>
        </w:tc>
        <w:tc>
          <w:tcPr>
            <w:tcW w:w="1758" w:type="dxa"/>
            <w:tcBorders>
              <w:top w:val="single" w:sz="4" w:space="0" w:color="auto"/>
              <w:left w:val="nil"/>
              <w:right w:val="nil"/>
            </w:tcBorders>
          </w:tcPr>
          <w:p w:rsidR="00B81733" w:rsidRPr="006569E2" w:rsidRDefault="00D33857" w:rsidP="00C44D0D">
            <w:pPr>
              <w:jc w:val="both"/>
              <w:rPr>
                <w:rFonts w:ascii="Times New Roman" w:hAnsi="Times New Roman" w:cs="Times New Roman"/>
                <w:sz w:val="24"/>
                <w:szCs w:val="24"/>
              </w:rPr>
            </w:pPr>
            <w:r>
              <w:rPr>
                <w:rFonts w:ascii="Times New Roman" w:hAnsi="Times New Roman" w:cs="Times New Roman"/>
                <w:sz w:val="24"/>
                <w:szCs w:val="24"/>
              </w:rPr>
              <w:t>Lama</w:t>
            </w:r>
            <w:r w:rsidR="00B81733">
              <w:rPr>
                <w:rFonts w:ascii="Times New Roman" w:hAnsi="Times New Roman" w:cs="Times New Roman"/>
                <w:sz w:val="24"/>
                <w:szCs w:val="24"/>
              </w:rPr>
              <w:t xml:space="preserve"> Tidur Setelah Pemberian Aromaterapi Lavender</w:t>
            </w:r>
          </w:p>
        </w:tc>
        <w:tc>
          <w:tcPr>
            <w:tcW w:w="1145" w:type="dxa"/>
            <w:tcBorders>
              <w:top w:val="single" w:sz="4" w:space="0" w:color="auto"/>
              <w:left w:val="nil"/>
              <w:right w:val="nil"/>
            </w:tcBorders>
          </w:tcPr>
          <w:p w:rsidR="00B81733" w:rsidRPr="002405BC" w:rsidRDefault="00B81733" w:rsidP="00C44D0D">
            <w:pPr>
              <w:jc w:val="center"/>
              <w:rPr>
                <w:rFonts w:ascii="Times New Roman" w:hAnsi="Times New Roman" w:cs="Times New Roman"/>
                <w:sz w:val="24"/>
                <w:szCs w:val="24"/>
              </w:rPr>
            </w:pPr>
            <w:r>
              <w:rPr>
                <w:rFonts w:ascii="Times New Roman" w:eastAsia="Times New Roman" w:hAnsi="Times New Roman" w:cs="Times New Roman"/>
                <w:sz w:val="24"/>
                <w:szCs w:val="24"/>
              </w:rPr>
              <w:t>8,07</w:t>
            </w:r>
          </w:p>
        </w:tc>
        <w:tc>
          <w:tcPr>
            <w:tcW w:w="1317" w:type="dxa"/>
            <w:vMerge/>
            <w:tcBorders>
              <w:left w:val="nil"/>
              <w:right w:val="nil"/>
            </w:tcBorders>
          </w:tcPr>
          <w:p w:rsidR="00B81733" w:rsidRDefault="00B81733" w:rsidP="0071608D">
            <w:pPr>
              <w:tabs>
                <w:tab w:val="left" w:pos="720"/>
              </w:tabs>
              <w:jc w:val="both"/>
              <w:rPr>
                <w:rFonts w:ascii="Times New Roman" w:eastAsia="Times New Roman" w:hAnsi="Times New Roman" w:cs="Times New Roman"/>
                <w:b/>
                <w:color w:val="000000"/>
                <w:sz w:val="24"/>
                <w:szCs w:val="24"/>
              </w:rPr>
            </w:pPr>
          </w:p>
        </w:tc>
      </w:tr>
    </w:tbl>
    <w:p w:rsidR="0071608D" w:rsidRPr="0071608D" w:rsidRDefault="0071608D" w:rsidP="0071608D">
      <w:pPr>
        <w:pBdr>
          <w:top w:val="nil"/>
          <w:left w:val="nil"/>
          <w:bottom w:val="nil"/>
          <w:right w:val="nil"/>
          <w:between w:val="nil"/>
        </w:pBdr>
        <w:tabs>
          <w:tab w:val="left" w:pos="720"/>
        </w:tabs>
        <w:spacing w:line="240" w:lineRule="auto"/>
        <w:jc w:val="both"/>
        <w:rPr>
          <w:rFonts w:ascii="Times New Roman" w:eastAsia="Times New Roman" w:hAnsi="Times New Roman" w:cs="Times New Roman"/>
          <w:b/>
          <w:color w:val="000000"/>
          <w:sz w:val="24"/>
          <w:szCs w:val="24"/>
        </w:rPr>
      </w:pPr>
    </w:p>
    <w:p w:rsidR="004629C6" w:rsidRDefault="004629C6" w:rsidP="002373A8">
      <w:pPr>
        <w:spacing w:line="240" w:lineRule="auto"/>
        <w:ind w:firstLine="708"/>
        <w:jc w:val="both"/>
        <w:rPr>
          <w:rFonts w:ascii="Times New Roman" w:hAnsi="Times New Roman" w:cs="Times New Roman"/>
          <w:sz w:val="24"/>
          <w:szCs w:val="24"/>
        </w:rPr>
      </w:pPr>
      <w:r w:rsidRPr="004629C6">
        <w:rPr>
          <w:rFonts w:ascii="Times New Roman" w:eastAsia="Times New Roman" w:hAnsi="Times New Roman" w:cs="Times New Roman"/>
          <w:sz w:val="24"/>
          <w:szCs w:val="24"/>
        </w:rPr>
        <w:tab/>
        <w:t>Tabel 2</w:t>
      </w:r>
      <w:r>
        <w:rPr>
          <w:rFonts w:ascii="Times New Roman" w:eastAsia="Times New Roman" w:hAnsi="Times New Roman" w:cs="Times New Roman"/>
          <w:sz w:val="24"/>
          <w:szCs w:val="24"/>
        </w:rPr>
        <w:t xml:space="preserve"> menunjukkan bahwa nilai </w:t>
      </w:r>
      <w:r>
        <w:rPr>
          <w:rFonts w:ascii="Times New Roman" w:hAnsi="Times New Roman" w:cs="Times New Roman"/>
          <w:sz w:val="24"/>
          <w:szCs w:val="24"/>
        </w:rPr>
        <w:t>uji analitik wilcoxon mendapatkan nilai P = 0,00 (&lt;0,05) yang berarti Ho ditolak dan Ha diterima. Hal ini bermakna bahwa terdapat efektifitas pemberian aromate</w:t>
      </w:r>
      <w:r w:rsidR="00D33857">
        <w:rPr>
          <w:rFonts w:ascii="Times New Roman" w:hAnsi="Times New Roman" w:cs="Times New Roman"/>
          <w:sz w:val="24"/>
          <w:szCs w:val="24"/>
        </w:rPr>
        <w:t>rapi lavender terhadap lama</w:t>
      </w:r>
      <w:r>
        <w:rPr>
          <w:rFonts w:ascii="Times New Roman" w:hAnsi="Times New Roman" w:cs="Times New Roman"/>
          <w:sz w:val="24"/>
          <w:szCs w:val="24"/>
        </w:rPr>
        <w:t xml:space="preserve"> tidur ibu hamil trimester III.  </w:t>
      </w:r>
      <w:r w:rsidR="003A59D7">
        <w:rPr>
          <w:rFonts w:ascii="Times New Roman" w:hAnsi="Times New Roman" w:cs="Times New Roman"/>
          <w:sz w:val="24"/>
          <w:szCs w:val="24"/>
        </w:rPr>
        <w:t>Aromaterapi pada saat dihirup ibu hamil akan diterima oleh silia di hidung dan diteruskan berupa impuls menuju sistem limbic di hipotalamus yang m</w:t>
      </w:r>
      <w:r w:rsidR="008B498B">
        <w:rPr>
          <w:rFonts w:ascii="Times New Roman" w:hAnsi="Times New Roman" w:cs="Times New Roman"/>
          <w:sz w:val="24"/>
          <w:szCs w:val="24"/>
        </w:rPr>
        <w:t>embantu untuk merasakan rileks.</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author":[{"dropping-particle":"","family":"Nonik Ayu Wantini","given":"","non-dropping-particle":"","parse-names":false,"suffix":""}],"container-title":"Prosiding Seminar NASIONAL UNRIYO","id":"ITEM-1","issue":"DESEMBER","issued":{"date-parts":[["2020"]]},"page":"526-534","title":"FAKTOR YANG BERHUBUNGAN DENGAN KUALITAS TIDUR IBU HAMIL TRIMESTER III DI WILAYAH PUSKESMAS BERBAH, SLEMAN, DIY | | Prosiding Seminar Nasional Multidisiplin Ilmu","type":"article-journal"},"uris":["http://www.mendeley.com/documents/?uuid=b6a0ef94-f0da-3179-974a-98a484c63dae"]}],"mendeley":{"formattedCitation":"[28]","plainTextFormattedCitation":"[28]","previouslyFormattedCitation":"[28]"},"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28]</w:t>
      </w:r>
      <w:r w:rsidR="00797A9E">
        <w:rPr>
          <w:rFonts w:ascii="Times New Roman" w:hAnsi="Times New Roman" w:cs="Times New Roman"/>
          <w:sz w:val="24"/>
          <w:szCs w:val="24"/>
        </w:rPr>
        <w:fldChar w:fldCharType="end"/>
      </w:r>
      <w:r w:rsidR="008B498B">
        <w:rPr>
          <w:rFonts w:ascii="Times New Roman" w:hAnsi="Times New Roman" w:cs="Times New Roman"/>
          <w:sz w:val="24"/>
          <w:szCs w:val="24"/>
        </w:rPr>
        <w:t xml:space="preserve"> </w:t>
      </w:r>
      <w:r w:rsidR="0031423F">
        <w:rPr>
          <w:rFonts w:ascii="Times New Roman" w:hAnsi="Times New Roman" w:cs="Times New Roman"/>
          <w:sz w:val="24"/>
          <w:szCs w:val="24"/>
        </w:rPr>
        <w:t xml:space="preserve"> Pemberian aromaterapi lavender pada ibu hamil juga dapat meningkatkan kualitas tidur,</w:t>
      </w:r>
      <w:r w:rsidR="00D33857">
        <w:rPr>
          <w:rFonts w:ascii="Times New Roman" w:hAnsi="Times New Roman" w:cs="Times New Roman"/>
          <w:sz w:val="24"/>
          <w:szCs w:val="24"/>
        </w:rPr>
        <w:t xml:space="preserve"> karena meningkat pula lama</w:t>
      </w:r>
      <w:r w:rsidR="0031423F">
        <w:rPr>
          <w:rFonts w:ascii="Times New Roman" w:hAnsi="Times New Roman" w:cs="Times New Roman"/>
          <w:sz w:val="24"/>
          <w:szCs w:val="24"/>
        </w:rPr>
        <w:t xml:space="preserve"> tidur yang dialami oleh ibu hamil trimester III </w:t>
      </w:r>
      <w:r w:rsidR="009A7168">
        <w:rPr>
          <w:rFonts w:ascii="Times New Roman" w:hAnsi="Times New Roman" w:cs="Times New Roman"/>
          <w:sz w:val="24"/>
          <w:szCs w:val="24"/>
        </w:rPr>
        <w:t xml:space="preserve">di daerah </w:t>
      </w:r>
      <w:r w:rsidR="0031423F">
        <w:rPr>
          <w:rFonts w:ascii="Times New Roman" w:hAnsi="Times New Roman" w:cs="Times New Roman"/>
          <w:sz w:val="24"/>
          <w:szCs w:val="24"/>
        </w:rPr>
        <w:t>Mojokorto.</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author":[{"dropping-particle":"","family":"Sukorini","given":"","non-dropping-particle":"","parse-names":false,"suffix":""},{"dropping-particle":"","family":"Ulfa","given":"Maryam","non-dropping-particle":"","parse-names":false,"suffix":""}],"container-title":"The Indonesia Journal of Public Health","id":"ITEM-1","issue":"1","issued":{"date-parts":[["2017"]]},"title":"Hubungan Gangguan Kenyamanan Fisik dan Penyakit Dengan Kualitas Tidur Ibu Hamil Trimester III","type":"article-journal","volume":"2"},"uris":["http://www.mendeley.com/documents/?uuid=ef209d3a-fa97-4b7e-b540-7fee91964ee3"]}],"mendeley":{"formattedCitation":"[29]","plainTextFormattedCitation":"[29]","previouslyFormattedCitation":"[29]"},"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29]</w:t>
      </w:r>
      <w:r w:rsidR="00797A9E">
        <w:rPr>
          <w:rFonts w:ascii="Times New Roman" w:hAnsi="Times New Roman" w:cs="Times New Roman"/>
          <w:sz w:val="24"/>
          <w:szCs w:val="24"/>
        </w:rPr>
        <w:fldChar w:fldCharType="end"/>
      </w:r>
      <w:r w:rsidR="0031423F">
        <w:rPr>
          <w:rFonts w:ascii="Times New Roman" w:hAnsi="Times New Roman" w:cs="Times New Roman"/>
          <w:sz w:val="24"/>
          <w:szCs w:val="24"/>
        </w:rPr>
        <w:t xml:space="preserve"> </w:t>
      </w:r>
      <w:r w:rsidR="00E17F59">
        <w:rPr>
          <w:rFonts w:ascii="Times New Roman" w:hAnsi="Times New Roman" w:cs="Times New Roman"/>
          <w:sz w:val="24"/>
          <w:szCs w:val="24"/>
        </w:rPr>
        <w:t>Gangguan tidur sang</w:t>
      </w:r>
      <w:r w:rsidR="002373A8">
        <w:rPr>
          <w:rFonts w:ascii="Times New Roman" w:hAnsi="Times New Roman" w:cs="Times New Roman"/>
          <w:sz w:val="24"/>
          <w:szCs w:val="24"/>
        </w:rPr>
        <w:t>at perlu diatasi pada ibu hamil karena dapat memperbesar resiko kelahiran premature.</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author":[{"dropping-particle":"","family":"Arthyka","given":"Palifiana Dheska","non-dropping-particle":"","parse-names":false,"suffix":""},{"dropping-particle":"","family":"Wulandari","given":"Sri","non-dropping-particle":"","parse-names":false,"suffix":""}],"container-title":"Jurnal Kebidanan Indonesia","id":"ITEM-1","issue":"2","issued":{"date-parts":[["2018"]]},"page":"1-14","title":"Faktor Dominan Yang Mempengaruhi Kualitas Tidur Ibu Hamil Trimester III Di Klinik Pratama Asih Waluyo Jati","type":"article-journal","volume":"9"},"uris":["http://www.mendeley.com/documents/?uuid=b6ccece6-4f5a-4219-94bd-dfb6c3f8cad6"]}],"mendeley":{"formattedCitation":"[30]","plainTextFormattedCitation":"[30]","previouslyFormattedCitation":"[30]"},"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30]</w:t>
      </w:r>
      <w:r w:rsidR="00797A9E">
        <w:rPr>
          <w:rFonts w:ascii="Times New Roman" w:hAnsi="Times New Roman" w:cs="Times New Roman"/>
          <w:sz w:val="24"/>
          <w:szCs w:val="24"/>
        </w:rPr>
        <w:fldChar w:fldCharType="end"/>
      </w:r>
    </w:p>
    <w:p w:rsidR="004564F4" w:rsidRDefault="009A7168" w:rsidP="009A7168">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Berbagai fak</w:t>
      </w:r>
      <w:r w:rsidR="00D33857">
        <w:rPr>
          <w:rFonts w:ascii="Times New Roman" w:hAnsi="Times New Roman" w:cs="Times New Roman"/>
          <w:sz w:val="24"/>
          <w:szCs w:val="24"/>
        </w:rPr>
        <w:t>tor dalam mempengaruhi lama</w:t>
      </w:r>
      <w:r>
        <w:rPr>
          <w:rFonts w:ascii="Times New Roman" w:hAnsi="Times New Roman" w:cs="Times New Roman"/>
          <w:sz w:val="24"/>
          <w:szCs w:val="24"/>
        </w:rPr>
        <w:t xml:space="preserve"> tidur pada ibu hamil yaitu: p</w:t>
      </w:r>
      <w:r w:rsidR="004564F4" w:rsidRPr="00CB60A9">
        <w:rPr>
          <w:rFonts w:ascii="Times New Roman" w:hAnsi="Times New Roman" w:cs="Times New Roman"/>
          <w:sz w:val="24"/>
          <w:szCs w:val="24"/>
        </w:rPr>
        <w:t>eningkatan frekuensi buang air kecil,</w:t>
      </w:r>
      <w:r w:rsidR="004564F4">
        <w:rPr>
          <w:rFonts w:ascii="Times New Roman" w:hAnsi="Times New Roman" w:cs="Times New Roman"/>
          <w:sz w:val="24"/>
          <w:szCs w:val="24"/>
        </w:rPr>
        <w:t xml:space="preserve"> sering terbangun karena panas/kedinginan dan rasa cemas yang sering dialami oleh </w:t>
      </w:r>
      <w:r>
        <w:rPr>
          <w:rFonts w:ascii="Times New Roman" w:hAnsi="Times New Roman" w:cs="Times New Roman"/>
          <w:sz w:val="24"/>
          <w:szCs w:val="24"/>
        </w:rPr>
        <w:t xml:space="preserve">ibu hamil Trimester III. Hal tersebut dapat  mengakibatkan ibu hamil trimester III cenderung mengalami </w:t>
      </w:r>
      <w:r w:rsidR="004564F4">
        <w:rPr>
          <w:rFonts w:ascii="Times New Roman" w:hAnsi="Times New Roman" w:cs="Times New Roman"/>
          <w:sz w:val="24"/>
          <w:szCs w:val="24"/>
        </w:rPr>
        <w:t>kesulitan tidur kembali setelah terbangun tiba-tiba.</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DOI":"10.11124/JBIES-20-00562","ISSN":"26898381","PMID":"34534171","abstract":"OBJECTIVE: This review aims to evaluate the effectiveness of aromatherapy versus standard care on common physiological and psychological symptoms in low-risk pregnant women. INTRODUCTION: Women report common symptoms that result from anatomical and physiological changes significant for fetal development and maternal-fetal protection during pregnancy. Aromatherapy is an integrative and complementary practice of ancient origin that works through the administration of essential oils. The practice is used to promote physical and psychological well-being. INCLUSION CRITERIA: This systematic review will include studies on healthy pregnant women before labor who received aromatherapy as antenatal care for common physiological and psychological symptoms. Randomized clinical trials, quasi-experimental studies, cohort, and case-control studies will be included. This review will exclude studies that focus on women in labor unless data relating to pregnant women can be separated. METHODS: The searches will be carried out on the following databases: MEDLINE, Scopus, CINAHL, Web of Science, CENTRAL, PsycINFO, LILACS, BDENF, CUIDEN, and MOSAICO in Portuguese, English, and Spanish, with no date limit. The searches for unpublished studies will be carried out on the following repositories: ProQuest Dissertations and Theses, Brazilian Digital Library of Theses and Dissertations, British Library EThOS, and the Canadian Theses and Dissertation Portal. The JBI approach will be used for study selection, critical evaluation, data extraction, and synthesis. SYSTEMATIC REVIEW REGISTRATION NUMBER: PROSPERO CRD42020218730.","author":[{"dropping-particle":"","family":"Mascarenhas","given":"Victor Hugo Alves","non-dropping-particle":"","parse-names":false,"suffix":""},{"dropping-particle":"","family":"Caroci-Becker","given":"Adriana","non-dropping-particle":"","parse-names":false,"suffix":""},{"dropping-particle":"","family":"Riesco","given":"Maria Luiza","non-dropping-particle":"","parse-names":false,"suffix":""}],"container-title":"JBI evidence synthesis","id":"ITEM-1","issue":"2","issued":{"date-parts":[["2021","9","15"]]},"page":"658-665","publisher":"NLM (Medline)","title":"Effectiveness of aromatherapy versus standard care on physiological and psychological symptoms in pregnant women: a systematic review protocol","type":"article-journal","volume":"20"},"uris":["http://www.mendeley.com/documents/?uuid=4264c7a8-7562-3e00-b5dd-837973a69637"]}],"mendeley":{"formattedCitation":"[31]","plainTextFormattedCitation":"[31]","previouslyFormattedCitation":"[31]"},"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31]</w:t>
      </w:r>
      <w:r w:rsidR="00797A9E">
        <w:rPr>
          <w:rFonts w:ascii="Times New Roman" w:hAnsi="Times New Roman" w:cs="Times New Roman"/>
          <w:sz w:val="24"/>
          <w:szCs w:val="24"/>
        </w:rPr>
        <w:fldChar w:fldCharType="end"/>
      </w:r>
      <w:r w:rsidR="004564F4">
        <w:rPr>
          <w:rFonts w:ascii="Times New Roman" w:hAnsi="Times New Roman" w:cs="Times New Roman"/>
          <w:sz w:val="24"/>
          <w:szCs w:val="24"/>
        </w:rPr>
        <w:t xml:space="preserve"> Dengan diberikannya aromaterapi lavender dapat menyebabkan efek sedative yang dapat memberikan ketenangan pada saraf dan otot-otot yang menenangan, sehingga ibu akan lebih cepat untuk tertidur kembali.</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DOI":"10.33368/WOH.V4I04.604","ISSN":"2614-5375","abstract":"Background: Delivery by caesarean section causes discomfort due to surgical scars so that the quality of sleep obtained by postpartum mothers is disturbed. Lavender aromatherapy can provide comfort and relaxation, by giving lavender aromatherapy to postpartum mothers resulting in improved sleep quality in postpartum mothers. Objective: To determine the effect of lavender aromatherapy on sleep quality for postpartum mothers in SC. Methods: This study is a pre-experimental study with a one group pretest-posttest design approach and the study population was all normal postpartum mothers in the postpartum ward of Mataram City Hospital and a sample of 30 people using purposive sampling technique. This study uses a paired t test. Results: The characteristics of postpartum mothers are mostly 20-35 years old, most of them work as housewives (not working), history of SC each is 28 people (93.33%) and parity is mostly multiparous as many as 17 people (56, 66%). The average value of sleep quality before being given the intervention was 36.70. After the intervention, the average value was 56.23%. There is an effect of lavender aromatic therapy on the sleep quality of postpartum mothers before and after being given aromatherapy (p value = 0.000 &amp;lt;0.05). Conclusion: Aromatherapy affects the sleep quality of postpartum SC mothers in Mataram City Hospital in 2019","author":[{"dropping-particle":"","family":"Ropika","given":"Heni","non-dropping-particle":"","parse-names":false,"suffix":""},{"dropping-particle":"","family":"Linda Meliati","given":"K","non-dropping-particle":"","parse-names":false,"suffix":""}],"container-title":"Window of Health : Jurnal Kesehatan","id":"ITEM-1","issue":"4","issued":{"date-parts":[["2021","10","25"]]},"page":"326-336","title":"Pengaruh Aromatherapi Lavender Terhadap Kualitas Tidur Ibu Postparum Secsio Sesarea","type":"article-journal","volume":"4"},"uris":["http://www.mendeley.com/documents/?uuid=fdf064ea-d457-3900-9152-0f12731ee143"]}],"mendeley":{"formattedCitation":"[32]","plainTextFormattedCitation":"[32]","previouslyFormattedCitation":"[32]"},"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32]</w:t>
      </w:r>
      <w:r w:rsidR="00797A9E">
        <w:rPr>
          <w:rFonts w:ascii="Times New Roman" w:hAnsi="Times New Roman" w:cs="Times New Roman"/>
          <w:sz w:val="24"/>
          <w:szCs w:val="24"/>
        </w:rPr>
        <w:fldChar w:fldCharType="end"/>
      </w:r>
    </w:p>
    <w:p w:rsidR="00CC00AD" w:rsidRDefault="00CC00AD" w:rsidP="002373A8">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Menurut Jalenani dalam</w:t>
      </w:r>
      <w:r w:rsidR="00C82702">
        <w:rPr>
          <w:rFonts w:ascii="Times New Roman" w:hAnsi="Times New Roman" w:cs="Times New Roman"/>
          <w:sz w:val="24"/>
          <w:szCs w:val="24"/>
        </w:rPr>
        <w:t xml:space="preserve"> Ardilla, menyampaikan jika aro</w:t>
      </w:r>
      <w:r>
        <w:rPr>
          <w:rFonts w:ascii="Times New Roman" w:hAnsi="Times New Roman" w:cs="Times New Roman"/>
          <w:sz w:val="24"/>
          <w:szCs w:val="24"/>
        </w:rPr>
        <w:t>m</w:t>
      </w:r>
      <w:r w:rsidR="00C82702">
        <w:rPr>
          <w:rFonts w:ascii="Times New Roman" w:hAnsi="Times New Roman" w:cs="Times New Roman"/>
          <w:sz w:val="24"/>
          <w:szCs w:val="24"/>
        </w:rPr>
        <w:t>a</w:t>
      </w:r>
      <w:r>
        <w:rPr>
          <w:rFonts w:ascii="Times New Roman" w:hAnsi="Times New Roman" w:cs="Times New Roman"/>
          <w:sz w:val="24"/>
          <w:szCs w:val="24"/>
        </w:rPr>
        <w:t>t</w:t>
      </w:r>
      <w:r w:rsidR="00C82702">
        <w:rPr>
          <w:rFonts w:ascii="Times New Roman" w:hAnsi="Times New Roman" w:cs="Times New Roman"/>
          <w:sz w:val="24"/>
          <w:szCs w:val="24"/>
        </w:rPr>
        <w:t>e</w:t>
      </w:r>
      <w:r>
        <w:rPr>
          <w:rFonts w:ascii="Times New Roman" w:hAnsi="Times New Roman" w:cs="Times New Roman"/>
          <w:sz w:val="24"/>
          <w:szCs w:val="24"/>
        </w:rPr>
        <w:t xml:space="preserve">rapi lavender </w:t>
      </w:r>
      <w:r>
        <w:rPr>
          <w:rFonts w:ascii="Times New Roman" w:hAnsi="Times New Roman" w:cs="Times New Roman"/>
          <w:sz w:val="24"/>
          <w:szCs w:val="24"/>
        </w:rPr>
        <w:lastRenderedPageBreak/>
        <w:t xml:space="preserve">sangat bermanfaat bagi tubuh dimana saat diberikan terapi aroma lavender maka tubuh akan </w:t>
      </w:r>
      <w:r w:rsidR="00C10B1A">
        <w:rPr>
          <w:rFonts w:ascii="Times New Roman" w:hAnsi="Times New Roman" w:cs="Times New Roman"/>
          <w:sz w:val="24"/>
          <w:szCs w:val="24"/>
        </w:rPr>
        <w:t>memberikan rileksasi pada otot-otot yang menengang akibat kelelahan. Selain itu efek dari kandungan – kandungan dalam aromaterapi lavender juga dapat emmpengaruhi reflex saraf yang diterima oleh ujung-ujung reseptor saraf, dan dapar mempengaruhi aktivitas fungsi kerja otak melalui sistem saraf yang berhubungan dengan indera penciuman</w:t>
      </w:r>
      <w:r w:rsidR="00C82702">
        <w:rPr>
          <w:rFonts w:ascii="Times New Roman" w:hAnsi="Times New Roman" w:cs="Times New Roman"/>
          <w:sz w:val="24"/>
          <w:szCs w:val="24"/>
        </w:rPr>
        <w:t>. Respons ini akan dapat merangsang peningkatan produksi masa penghantar saraf otak (neuratransmiter) yaitu yang berkaitan dengan pemulihan kondisi psikis (seperti emosi, perasaan, pikiran dan keinginan)</w:t>
      </w:r>
      <w:r w:rsidR="00C10B1A">
        <w:rPr>
          <w:rFonts w:ascii="Times New Roman" w:hAnsi="Times New Roman" w:cs="Times New Roman"/>
          <w:sz w:val="24"/>
          <w:szCs w:val="24"/>
        </w:rPr>
        <w:t>.</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DOI":"10.37287/JPPP.V3I1.372","ISSN":"2715-6885","abstract":"Insomnia merupakan kesukaran dalam memulai dan mempertahankan tidur, sehingga seseorang tidak dapat memenuhi kebutuhan tidur yang sangat cukup, baik secara kuantitas maupun kualitas. Aromaterapi bertujuan untuk mempengaruhi suasana hati atau kesehatan seseorang, yang sering digabungkan dengan praktik pengobatan alternatif. Salah satu aromaterapi yang dapat mengatasi stres, gelisah, berdebar-debar, gugup, serta menciptakan perasaan tenang dan rileks adalah aromaterapi lavender. Minyak lavender dapat menimbulkan suasana hati yang tenang dan membuat tubuh rileks. Tujuan penelitian ini dilakukan untuk mengetahui apakah terdapat pengaruh pemberian aroma terapi terhadap insomnia pada remaja. Metode yang digunakan dalam penelitian ini adalah literature review. Artikel dikumpulkan berdasarkan referensi dari berbagai sumber Pubmed, Medscape, Google scholar dan WHO dengan kata kunci dalam pencarian jurnal seperti Aromatherapy lavender, effect aromatherapy to adult, dan manfaat aromaterapi pada insomnia remaja. Berdasarkan observasi kuesioner responden yang mengalami insomnia ringan sebagian besar menyatakan bahwa diketahui sebelum diberikan aromaterapi lavender, masih banyak remaja yang mengalami insomnia ringan. Responden mempunyai masalah kesulitan tidur pada pernyataan kesulitan untuk memulai tidur di malam hari (61%),untuk pernyataan tiba-tiba terbangun pada malam hari (88%). Pernyataan biasa terbangun lebih awal/ dini hari responden menjawab sebanyak 94%, untuk pernyataan merasa mengantuk di siang hari (50%), dan pernyataan sakit kepala pada siang hari (72%). Penyebab lain gangguan tidur yang dialami oleh responden juga terdapat pada pernyataan merasa kurang puas dengan tidur dimalam hari (100%), kemudian pada pernyataan bermimpi buruk sebanyak 83%, untuk pernyataan badan merasa lemas, letih, kurang segar, kurang tenaga setelah tidur (66%), dan pada pernyataan tidur selama 6 jam dalam semalam (56%). Pemberian aromaterapi lavender (Lavandula angustifolla) dapat menurunkan derajat insomnia pada remaja dan dapat meningkatkan kualitas serta kebutuhan tidur pada remaja.","author":[{"dropping-particle":"","family":"Maharani","given":"Ardila Putri","non-dropping-particle":"","parse-names":false,"suffix":""}],"container-title":"Jurnal Penelitian Perawat Profesional","id":"ITEM-1","issue":"1","issued":{"date-parts":[["2021","2","8"]]},"page":"159-164","publisher":"Global Health Science Group","title":"Aroma Terapi Lavender untuk Mengatasi Insomnia pada Remaja","type":"article-journal","volume":"3"},"uris":["http://www.mendeley.com/documents/?uuid=03e2a7f9-afac-3f92-b8b2-63aea398722b"]}],"mendeley":{"formattedCitation":"[23]","plainTextFormattedCitation":"[23]","previouslyFormattedCitation":"[23]"},"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23]</w:t>
      </w:r>
      <w:r w:rsidR="00797A9E">
        <w:rPr>
          <w:rFonts w:ascii="Times New Roman" w:hAnsi="Times New Roman" w:cs="Times New Roman"/>
          <w:sz w:val="24"/>
          <w:szCs w:val="24"/>
        </w:rPr>
        <w:fldChar w:fldCharType="end"/>
      </w:r>
    </w:p>
    <w:p w:rsidR="002D4B8E" w:rsidRDefault="00C82702" w:rsidP="002D4B8E">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Aromaterapi lavender saat dihirup dapat memicu pengeluaran endorphin atau hormone kebahagiaan dan rileksasi yang memberikan dampak terciptanya kondisi yang rileks dan nyaman pada seseorang sehingga orang tersebut mudah tertidur.</w:t>
      </w:r>
      <w:r w:rsidR="00797A9E">
        <w:rPr>
          <w:rFonts w:ascii="Times New Roman" w:hAnsi="Times New Roman" w:cs="Times New Roman"/>
          <w:sz w:val="24"/>
          <w:szCs w:val="24"/>
        </w:rPr>
        <w:fldChar w:fldCharType="begin" w:fldLock="1"/>
      </w:r>
      <w:r w:rsidR="00324B81">
        <w:rPr>
          <w:rFonts w:ascii="Times New Roman" w:hAnsi="Times New Roman" w:cs="Times New Roman"/>
          <w:sz w:val="24"/>
          <w:szCs w:val="24"/>
        </w:rPr>
        <w:instrText>ADDIN CSL_CITATION {"citationItems":[{"id":"ITEM-1","itemData":{"DOI":"10.5281/JNERSCOMMUNITY.V11I2.1135","ISSN":"2541-2957","abstract":"Semakin bertambahnya usia kehamilan maka kualitas tidurnya dapat berkurang. Dilaporkan bahwa sekitar 60% ibu hamil trimester akhir mengalami kelelahan dan &amp;gt;75% mengalami gangguan tidur. Namun keluhan tersebut sering diabaikan, padahal hal tersebut dapat mengakibatkan peningkatan risiko hipertensi gestasional, diabetes, prematuritas, dan depresi pascapersalinan. Gangguan tidur juga dapat menyebabkan fetal distress pada janin dengan ditandai peningkatan denyut jantung janin yang jika dibiarkan akan membuat bayi hiperaktif dan depresi. Upaya-upaya untuk mengatasi gangguan tidur ini adalah dengan kombinasi yoga dan inhalansi aromaterapi lavender. Oleh karena itu peneliti memperkirakan penerapan prenatal gentle yoga  dan  inhalasi aromaterapi lavender akan lebih efektif dapat mempengaruhi kualitas tidur pada ibu hamil.\nDesain penelitian menggunakan quasy experiment (two group pre-post test design), pada ibu hamil trimester III di BPM Lita Anggraeni, Surabaya sebanyak 30 orang dengan teknik pengambilan sampel purposive sampling. Pengumpulan data dengan kuisoner skala  Pittsburgh Sleep Quality Index (PSQI) versi bahasa Indonesi untuk mengetahui kualitas tidur responden.\nTerdapat pengaruh signifikan kombinasi latihan prenatal gentle yoga dan inhalasi aromaterapi lavender dalam meningkatkan kualitas tidur pada kelompok perlakuan dengan nilai p =0,011 atau p &amp;lt;0,05.  Ada perbedaan signifikan kualitas tidur dikelompok perlakuan dan dikelompok kontrol, yaitu nilai p =0,004 atau p &amp;lt;0,05.\nGerakan pada Prenatal gentle yoga dan aroma lavender dapat mendorong dan merangsang pengeluaran endorfin yang berdampak tubuh rileks dan timbul rasa nyaman sehingga dapat mudah untuk tertidur. Dengan berlatih kombinasi prenatal gentle yoga serta inhalasi aromaterapi lavender secara rutin dapat meningkatkan kualitas tidur secara alamiah, mudah dan aman tanpa pengobatan farmakologi yang dapat menganggu kesehatan ibu dan janin.\nKata kunci: Kehamilan, Kualitas Tidur, Lavender, Yoga\nDOI: 10.5281/zenodo.4771694","author":[{"dropping-particle":"","family":"Romadhona","given":"Shinta Wurdiana","non-dropping-particle":"","parse-names":false,"suffix":""},{"dropping-particle":"","family":"Primihastuti","given":"Dianita","non-dropping-particle":"","parse-names":false,"suffix":""},{"dropping-particle":"","family":"Stikes","given":"</w:instrText>
      </w:r>
      <w:r w:rsidR="00324B81">
        <w:rPr>
          <w:rFonts w:ascii="Times New Roman" w:hAnsi="Times New Roman" w:cs="Times New Roman"/>
          <w:sz w:val="24"/>
          <w:szCs w:val="24"/>
        </w:rPr>
        <w:instrText>","non-dropping-particle":"","parse-names":false,"suffix":""},{"dropping-particle":"","family":"Booth Surabaya","given":"William","non-dropping-particle":"","parse-names":false,"suffix":""}],"container-title":"Journals of Ners Community","id":"ITEM-1","issue":"2","issued":{"date-parts":[["2020","11","17"]]},"page":"166-178","title":"PENERAPAN LATIHAN PRENATAL GENTLE YOGA  DAN INHALASI AROMATERAPI LAVENDER DALAM MENINGKATKAN KUALITAS TIDUR IBU HAMIL","type":"article-journal","volume":"11"},"uris":["http://www.mendeley.com/documents/?uuid=763ea079-e3cb-3a8e-bfd8-5e7aacf19d4b"]}],"mendeley":{"formattedCitation":"[9]","plainTextFormattedCitation":"[9]","previouslyFormattedCitation":"[9]"},"properties":{"noteIndex":0},"schema":"https://github.com/citation-style-language/schema/raw/master/csl-citation.json"}</w:instrText>
      </w:r>
      <w:r w:rsidR="00797A9E">
        <w:rPr>
          <w:rFonts w:ascii="Times New Roman" w:hAnsi="Times New Roman" w:cs="Times New Roman"/>
          <w:sz w:val="24"/>
          <w:szCs w:val="24"/>
        </w:rPr>
        <w:fldChar w:fldCharType="separate"/>
      </w:r>
      <w:r w:rsidR="00772483" w:rsidRPr="00772483">
        <w:rPr>
          <w:rFonts w:ascii="Times New Roman" w:hAnsi="Times New Roman" w:cs="Times New Roman"/>
          <w:noProof/>
          <w:sz w:val="24"/>
          <w:szCs w:val="24"/>
        </w:rPr>
        <w:t>[9]</w:t>
      </w:r>
      <w:r w:rsidR="00797A9E">
        <w:rPr>
          <w:rFonts w:ascii="Times New Roman" w:hAnsi="Times New Roman" w:cs="Times New Roman"/>
          <w:sz w:val="24"/>
          <w:szCs w:val="24"/>
        </w:rPr>
        <w:fldChar w:fldCharType="end"/>
      </w:r>
    </w:p>
    <w:p w:rsidR="00015A0E" w:rsidRDefault="002D4B8E" w:rsidP="002D4B8E">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Menurut Junita, dalam penelitiannya bahwa aromaterapi lavender efektif dalam menurunkan insomnia pada lansia di Desa Koto Tuo Wilayah Kerja Puskesmas 2 Kota Kampar Tahun 2020 yang disebabkan karena pemakaian aromaterapi </w:t>
      </w:r>
      <w:r w:rsidR="00DB155B">
        <w:rPr>
          <w:rFonts w:ascii="Times New Roman" w:hAnsi="Times New Roman" w:cs="Times New Roman"/>
          <w:sz w:val="24"/>
          <w:szCs w:val="24"/>
        </w:rPr>
        <w:t>lavender yang diberikan member rangsangan pada korteks olfaktorius yang menstimulasi otak mencapai sistem limbic sehingga mempengaruhi sistem hati. Berdasarkan hal tersebut akan mempengaruhi seseorang untuk menjadi rileks dan mempengaruhi suasana hati.</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DOI":"10.31004/JN.V4I2.1128","ISSN":"2580-2194","abstract":"Background Insomnia is a condition in which someone who experiences difficulty sleeping or sleep often wakes up at night or wakes up too early. There are several therapies that can be used are lavender aromatherapy. Inhaling lavender increases the frequency of alpha waves and this state is associated with relaxing (relaxation) so it can treat insomnia. Lavender also helps balance the body's health which is very useful in relieving headaches, premenstrual syndrome, stress, tension, muscle spasms and heart regulation. The purpose of this study was to determine the effect of lavender aroma therapy on reducing insomnia in the elderly in Koto Tuo Village, the working area of Puskesmas 2 XIII Koto Kampar. This research method is experimental, using a Quasy-experimental research design with 24 elderly people, data analysis using statistical t test. The results of this study showed that there was a decrease in insomnia. The statistical results of the t test showed that the value of p = 0.00, where there was an effect of lavender therapy on the quality of sleep in the elderly in Koto Tuo Village, the Work Area of Puskesmas 2 XII Koto Kampar. The conclusion that the average insomnia sufferer before giving lavender aromatherapy is 47.78 with a standard deviation of 7.55, and the average insomnia patient after giving lavender aroma therapy is 43.00 with a standard deviation of 8.714, and a p value of 0.00 (p.","author":[{"dropping-particle":"","family":"Junita","given":"Elvida","non-dropping-particle":"","parse-names":false,"suffix":""},{"dropping-particle":"","family":"Virgo","given":"Gusman","non-dropping-particle":"","parse-names":false,"suffix":""},{"dropping-particle":"","family":"Putri","given":"Ade Dita","non-dropping-particle":"","parse-names":false,"suffix":""},{"dropping-particle":"","family":"Studi","given":"Program","non-dropping-particle":"","parse-names":false,"suffix":""},{"dropping-particle":"","family":"Keperawatan","given":"Sarjana","non-dropping-particle":"","parse-names":false,"suffix":""},{"dropping-particle":"","family":"Pahlawan","given":"Universitas","non-dropping-particle":"","parse-names":false,"suffix":""},{"dropping-particle":"","family":"Tambusai","given":"Tuanku","non-dropping-particle":"","parse-names":false,"suffix":""},{"dropping-particle":"","family":"Masyarakat","given":"Kesehatan","non-dropping-particle":"","parse-names":false,"suffix":""}],"container-title":"Jurnal Ners","id":"ITEM-1","issue":"2","issued":{"date-parts":[["2020","10","31"]]},"page":"116-121","title":"PENGARUH PEMBERIAN AROMA TERAPI LAVENDER TERHADAP INSOMNIA PADA LANSIA DI DESA KOTO TUO WILAYAH KERJA PUSKESMAS 2 XIII KOTO KAMPAR","type":"article-journal","volume":"4"},"uris":["http://www.mendeley.com/documents/?uuid=967daf19-a9aa-3c03-ba9d-d2f2dba23363"]}],"mendeley":{"formattedCitation":"[27]","plainTextFormattedCitation":"[27]","previouslyFormattedCitation":"[27]"},"properties":{"noteIndex":0},"schema":"https://github.com/citation-style-language/schema/raw/master/csl-citation.json"}</w:instrText>
      </w:r>
      <w:r w:rsidR="00797A9E">
        <w:rPr>
          <w:rFonts w:ascii="Times New Roman" w:hAnsi="Times New Roman" w:cs="Times New Roman"/>
          <w:sz w:val="24"/>
          <w:szCs w:val="24"/>
        </w:rPr>
        <w:fldChar w:fldCharType="separate"/>
      </w:r>
      <w:r w:rsidR="00324B81" w:rsidRPr="00324B81">
        <w:rPr>
          <w:rFonts w:ascii="Times New Roman" w:hAnsi="Times New Roman" w:cs="Times New Roman"/>
          <w:noProof/>
          <w:sz w:val="24"/>
          <w:szCs w:val="24"/>
        </w:rPr>
        <w:t>[27]</w:t>
      </w:r>
      <w:r w:rsidR="00797A9E">
        <w:rPr>
          <w:rFonts w:ascii="Times New Roman" w:hAnsi="Times New Roman" w:cs="Times New Roman"/>
          <w:sz w:val="24"/>
          <w:szCs w:val="24"/>
        </w:rPr>
        <w:fldChar w:fldCharType="end"/>
      </w:r>
    </w:p>
    <w:p w:rsidR="002A390D" w:rsidRDefault="002A390D" w:rsidP="002D4B8E">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Menurut Anasari menyebutkan bahwa pemberian aromaterapi lavender terbukti efektif karena kandungan lavender sendiri memiliki aroma dan kandungan yang bersifat menenangkan sehingga ibu merasa lebih rileks yang diharapkan dapat membantu ibu hamil dalam memperbaiki dan meningkatkan kualitas tidurnya. Aromaterapi memiliki manfaat untuk menenangkan dan memberikan rasa rileks pada tubuh ibu hamil. Dan aromaterapi lavender juga terbukti bahwa mampu meningkatkan kualitas tidur ibu hamil yang disebabkan oleh kandungan lalool dalam lavender yang mamapu memberikan efek sedative dimana dapat mempengaruhi bagian nucleus raphe di otak. Nucleus raphe mampu </w:t>
      </w:r>
      <w:r>
        <w:rPr>
          <w:rFonts w:ascii="Times New Roman" w:hAnsi="Times New Roman" w:cs="Times New Roman"/>
          <w:sz w:val="24"/>
          <w:szCs w:val="24"/>
        </w:rPr>
        <w:lastRenderedPageBreak/>
        <w:t xml:space="preserve">memberikan </w:t>
      </w:r>
      <w:r w:rsidR="00E43319">
        <w:rPr>
          <w:rFonts w:ascii="Times New Roman" w:hAnsi="Times New Roman" w:cs="Times New Roman"/>
          <w:sz w:val="24"/>
          <w:szCs w:val="24"/>
        </w:rPr>
        <w:t>stimulasi berupa pelepasan serotonin yang merupakan neurotransmitter yang mengatur permulaan untuk tidur.</w:t>
      </w:r>
      <w:r w:rsidR="00797A9E">
        <w:rPr>
          <w:rFonts w:ascii="Times New Roman" w:hAnsi="Times New Roman" w:cs="Times New Roman"/>
          <w:sz w:val="24"/>
          <w:szCs w:val="24"/>
        </w:rPr>
        <w:fldChar w:fldCharType="begin" w:fldLock="1"/>
      </w:r>
      <w:r w:rsidR="00772483">
        <w:rPr>
          <w:rFonts w:ascii="Times New Roman" w:hAnsi="Times New Roman" w:cs="Times New Roman"/>
          <w:sz w:val="24"/>
          <w:szCs w:val="24"/>
        </w:rPr>
        <w:instrText>ADDIN CSL_CITATION {"citationItems":[{"id":"ITEM-1","itemData":{"DOI":"10.32831/JIK.V10I2.398","ISSN":"2579-7301","abstract":"Introduction: Physical changes in pregnant women, one of which is a heavy burden on the stomach which results in changes in body posture that make pregnant women have to rest and sleep enough. Pregnant women who have poor sleep quality will have a negative impact on themselves and their fetuses, so they require appropriate treatment, one of which is non-pharmacological therapy that directly affects sleep quality. Method: This study consists of various types of non-pharmacological therapies which are discussed in detail in the form of a literature review. This literature study uses a systematic mapping study design with literature searches using the PubMed and Google Scholar databases in the 2015-2021 range using the keywords lavender, pregnancy exercise, yoga, massage, sleep hygiene, cognitive behavioral therapy, progressive muscle relaxation, sleep quality in pregnancy. using the Bolen operator method. Result: The search results found 13 journals that met the inclusion criteria. The method used to minimize bias is the selection of homogeneity in the research design (experiment). There is an effect of non-pharmacological therapy on the quality of sleep of pregnant women before and after the intervention with the most influential therapy, namely back massage, pregnancy exercise, sleep hygiene and the simplest therapy is lavender aromatherapy. Conclusion: All interventions can be applied to pregnant women to help improve their sleep quality, but giving back massage interventions, pregnancy exercises, sleep hygiene and lavender aromatherapy is recommended for pregnant women because they have a more significant effect and are easy to do\n&amp;nbsp;\nKeywords: &amp;nbsp;Non-pharmacological therapy, sleep quality of pregnant women","author":[{"dropping-particle":"","family":"Anasari","given":"Luvi","non-dropping-particle":"","parse-names":false,"suffix":""},{"dropping-particle":"","family":"Yanuarini","given":"Triatmi Andri","non-dropping-particle":"","parse-names":false,"suffix":""},{"dropping-particle":"","family":"Wijayanti","given":"Lumastari Ajeng","non-dropping-particle":"","parse-names":false,"suffix":""},{"dropping-particle":"","family":"Kundarti","given":"Finta Isti","non-dropping-particle":"","parse-names":false,"suffix":""}],"container-title":"Jurnal Ilmu Kesehatan","id":"ITEM-1","issue":"2","issued":{"date-parts":[["2022","5","30"]]},"page":"139-148","publisher":"Akademi Keperawatan Dharma Husada Kediri","title":"TERAPI NON FARMAKOLOGI YANG BERPENGARUH TERHADAP KUALITAS  TIDUR IBU HAMIL LITERATURE REVIEW","type":"article-journal","volume":"10"},"uris":["http://www.mendeley.com/documents/?uuid=f032b35e-48d9-39e6-8764-ccdd9f1cce6b"]}],"mendeley":{"formattedCitation":"[3]","plainTextFormattedCitation":"[3]","previouslyFormattedCitation":"[3]"},"properties":{"noteIndex":0},"schema":"https://github.com/citation-style-language/schema/raw/master/csl-citation.json"}</w:instrText>
      </w:r>
      <w:r w:rsidR="00797A9E">
        <w:rPr>
          <w:rFonts w:ascii="Times New Roman" w:hAnsi="Times New Roman" w:cs="Times New Roman"/>
          <w:sz w:val="24"/>
          <w:szCs w:val="24"/>
        </w:rPr>
        <w:fldChar w:fldCharType="separate"/>
      </w:r>
      <w:r w:rsidR="00E43319" w:rsidRPr="00E43319">
        <w:rPr>
          <w:rFonts w:ascii="Times New Roman" w:hAnsi="Times New Roman" w:cs="Times New Roman"/>
          <w:noProof/>
          <w:sz w:val="24"/>
          <w:szCs w:val="24"/>
        </w:rPr>
        <w:t>[3]</w:t>
      </w:r>
      <w:r w:rsidR="00797A9E">
        <w:rPr>
          <w:rFonts w:ascii="Times New Roman" w:hAnsi="Times New Roman" w:cs="Times New Roman"/>
          <w:sz w:val="24"/>
          <w:szCs w:val="24"/>
        </w:rPr>
        <w:fldChar w:fldCharType="end"/>
      </w:r>
    </w:p>
    <w:p w:rsidR="00324B81" w:rsidRPr="00D609DB" w:rsidRDefault="00324B81" w:rsidP="002D4B8E">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Jannah dalam penelitiannya juga menyampaikan bahwa terdapat perbedaan hasil post test kualitas tidur ibu hamil trimester III antara kelompok intervensi dan kelompok control. Dimana kelompok yang diberikan aromaterapi lavender</w:t>
      </w:r>
      <w:r w:rsidR="004835A7">
        <w:rPr>
          <w:rFonts w:ascii="Times New Roman" w:hAnsi="Times New Roman" w:cs="Times New Roman"/>
          <w:sz w:val="24"/>
          <w:szCs w:val="24"/>
        </w:rPr>
        <w:t xml:space="preserve"> dapat menurunkan gangguan tidur dikarenakan saat ibu hamil menghirup aroma lavender mampu meningkatkan gelombang alfa dan keadaan ini dianggap sedang bersantai(rileks) sehingga memudahkan ibu hamil untuk memulai tidur dan memberikan rasa nyaman dalam proses tidur ibu hamil.</w:t>
      </w:r>
      <w:r w:rsidR="00797A9E">
        <w:rPr>
          <w:rFonts w:ascii="Times New Roman" w:hAnsi="Times New Roman" w:cs="Times New Roman"/>
          <w:sz w:val="24"/>
          <w:szCs w:val="24"/>
        </w:rPr>
        <w:fldChar w:fldCharType="begin" w:fldLock="1"/>
      </w:r>
      <w:r w:rsidR="004835A7">
        <w:rPr>
          <w:rFonts w:ascii="Times New Roman" w:hAnsi="Times New Roman" w:cs="Times New Roman"/>
          <w:sz w:val="24"/>
          <w:szCs w:val="24"/>
        </w:rPr>
        <w:instrText>ADDIN CSL_CITATION {"citationItems":[{"id":"ITEM-1","itemData":{"DOI":"10.35730/jk.v13i0.811","ISSN":"2085-7098","abstract":"Latar Belakang Masalah : Ibu hamil trimester tiga sering mengalami berbagai keluhan, salah satunya yaitu gangguan atau kesulitan tidur. Gangguan atau kesulitan tidur merupakan kondisi dimana seseorang sulit untuk memulai atau mempertahankan tidur. Kualitas tidur ibu hamil, khususnya pada trimester III secara signifikan lebih rendah jika dibandingkan dengan kualitas tidur sebelum hamil atau pada dua trimester sebelumnya. Banyak faktor yang menurunkan kualitas tidur pada ibu hamil seperti perubahan fisiologis normal selama kehamilan, seperti membesarnya rahim dan ketidaknyamanan fisik, serta peningkatan hormon progesteron berkontribusi pada kualitas tidur yang buruk pada wanita hamil di akhir kehamilan. Kurang tidur dapat menyebabkan peningkatan kadar sitokin inflamasi plasma hal ini dapat menyebabkan berbagai komplikasi pranatal, kelahiran, dan pascanatal. Selain itu berdampak serius pada kesehatan janin berupa persalinan lama, kelahiran prematur, dan peningkatan risiko stunting. Kualitas tidur pada ibu hamil dapat diatasi secara non farmakologis diantaranya yaitu penggunaan maternity pillow dan aromaterapi lavender. Tujuan : Untuk mengetahui mengetahui efektifitas penggunaan maternity pillow dan aromaterapi lavender terhadap kualitas tidur ibu hamil trimester III di RSUD Akhmad Berahim Kabupaten Tana Tidung. Metode : Penelitian ini menggunakan desain quasi eksperiment jenis pre test dan post test . Jumlah sampel dalam penelitian ini adalah 22 orang yang terdiri dari 11 orang kelompok intervensi dan 11 orang kelompok kontrol. Instrument penelitian ini menggunakan kuisioner PSQI dan SOP. Hasil: Berdasarkan uji Mann Withney menunjukkan nilai P value = 0.001&lt; ? (0.05), sehingga H a diterima. Simpulan: ada perbedaan hasil post test kualitas tidur ibu hamil trimester III antara kelompok intervensi dan kelompok kontrol, karena ada perbedaan yang signifikan maka dapat dikatakan bahwa penggunaan maternity pillow dan aromaterapi lavender efektif terhadap peningkatan kualitas tidur ibu hamil trimester III di RSUD Akhmad Berahim Kabupaten Tana Tidung.","author":[{"dropping-particle":"","family":"Jannah","given":"Miftahul","non-dropping-particle":"","parse-names":false,"suffix":""},{"dropping-particle":"","family":"Meihartati","given":"Tuti","non-dropping-particle":"","parse-names":false,"suffix":""}],"container-title":"Jurnal Kesehatan","id":"ITEM-1","issue":"0","issued":{"date-parts":[["2022","9","30"]]},"page":"131-137","title":"EFEKTIFITAS PENGGUNAAN MATERNITY PILLOW DAN AROMATERAPI LAVENDER TERHADAP KUALITAS TIDUR IBU HAMIL TRIMESTER III","type":"article-journal","volume":"13"},"uris":["http://www.mendeley.com/documents/?uuid=17c9a0d7-9032-37dc-b3b2-b88079030edb"]}],"mendeley":{"formattedCitation":"[13]","plainTextFormattedCitation":"[13]"},"properties":{"noteIndex":0},"schema":"https://github.com/citation-style-language/schema/raw/master/csl-citation.json"}</w:instrText>
      </w:r>
      <w:r w:rsidR="00797A9E">
        <w:rPr>
          <w:rFonts w:ascii="Times New Roman" w:hAnsi="Times New Roman" w:cs="Times New Roman"/>
          <w:sz w:val="24"/>
          <w:szCs w:val="24"/>
        </w:rPr>
        <w:fldChar w:fldCharType="separate"/>
      </w:r>
      <w:r w:rsidR="004835A7" w:rsidRPr="004835A7">
        <w:rPr>
          <w:rFonts w:ascii="Times New Roman" w:hAnsi="Times New Roman" w:cs="Times New Roman"/>
          <w:noProof/>
          <w:sz w:val="24"/>
          <w:szCs w:val="24"/>
        </w:rPr>
        <w:t>[13]</w:t>
      </w:r>
      <w:r w:rsidR="00797A9E">
        <w:rPr>
          <w:rFonts w:ascii="Times New Roman" w:hAnsi="Times New Roman" w:cs="Times New Roman"/>
          <w:sz w:val="24"/>
          <w:szCs w:val="24"/>
        </w:rPr>
        <w:fldChar w:fldCharType="end"/>
      </w:r>
    </w:p>
    <w:p w:rsidR="009F4DED" w:rsidRPr="004629C6" w:rsidRDefault="004629C6" w:rsidP="00791DB2">
      <w:pPr>
        <w:ind w:right="1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CD53FF" w:rsidRDefault="006E3476" w:rsidP="00981506">
      <w:pPr>
        <w:ind w:right="41"/>
        <w:rPr>
          <w:rFonts w:ascii="Times New Roman" w:eastAsia="Times New Roman" w:hAnsi="Times New Roman" w:cs="Times New Roman"/>
          <w:b/>
          <w:sz w:val="24"/>
          <w:szCs w:val="24"/>
        </w:rPr>
      </w:pPr>
      <w:r>
        <w:rPr>
          <w:rFonts w:ascii="Times New Roman" w:eastAsia="Times New Roman" w:hAnsi="Times New Roman" w:cs="Times New Roman"/>
          <w:b/>
          <w:sz w:val="24"/>
          <w:szCs w:val="24"/>
        </w:rPr>
        <w:t>KE</w:t>
      </w:r>
      <w:r w:rsidR="004D44B2">
        <w:rPr>
          <w:rFonts w:ascii="Times New Roman" w:eastAsia="Times New Roman" w:hAnsi="Times New Roman" w:cs="Times New Roman"/>
          <w:b/>
          <w:sz w:val="24"/>
          <w:szCs w:val="24"/>
        </w:rPr>
        <w:t>SIMPULAN</w:t>
      </w:r>
    </w:p>
    <w:p w:rsidR="00C522A0" w:rsidRDefault="00C522A0" w:rsidP="00C522A0">
      <w:pPr>
        <w:ind w:firstLine="567"/>
        <w:contextualSpacing/>
        <w:jc w:val="both"/>
        <w:rPr>
          <w:rFonts w:ascii="Times New Roman" w:hAnsi="Times New Roman" w:cs="Times New Roman"/>
          <w:sz w:val="24"/>
          <w:szCs w:val="24"/>
        </w:rPr>
      </w:pPr>
      <w:r>
        <w:rPr>
          <w:rFonts w:ascii="Times New Roman" w:hAnsi="Times New Roman" w:cs="Times New Roman"/>
          <w:sz w:val="24"/>
          <w:szCs w:val="24"/>
        </w:rPr>
        <w:t>Kesimpulan</w:t>
      </w:r>
      <w:r w:rsidR="005911CA">
        <w:rPr>
          <w:rFonts w:ascii="Times New Roman" w:hAnsi="Times New Roman" w:cs="Times New Roman"/>
          <w:sz w:val="24"/>
          <w:szCs w:val="24"/>
        </w:rPr>
        <w:t xml:space="preserve"> yang didapat yaitu pemberian aromaterapi lavende</w:t>
      </w:r>
      <w:r w:rsidR="007D6161">
        <w:rPr>
          <w:rFonts w:ascii="Times New Roman" w:hAnsi="Times New Roman" w:cs="Times New Roman"/>
          <w:sz w:val="24"/>
          <w:szCs w:val="24"/>
        </w:rPr>
        <w:t>r efektif meningkatkan lama</w:t>
      </w:r>
      <w:r w:rsidR="005911CA">
        <w:rPr>
          <w:rFonts w:ascii="Times New Roman" w:hAnsi="Times New Roman" w:cs="Times New Roman"/>
          <w:sz w:val="24"/>
          <w:szCs w:val="24"/>
        </w:rPr>
        <w:t xml:space="preserve"> tidur ibu hamil trimester III dari rata-rata 6 jam menjadi rata-rata 8 jam. </w:t>
      </w:r>
      <w:r>
        <w:rPr>
          <w:rFonts w:ascii="Times New Roman" w:hAnsi="Times New Roman" w:cs="Times New Roman"/>
          <w:sz w:val="24"/>
          <w:szCs w:val="24"/>
        </w:rPr>
        <w:t xml:space="preserve">Saran </w:t>
      </w:r>
      <w:r w:rsidR="005911CA">
        <w:rPr>
          <w:rFonts w:ascii="Times New Roman" w:hAnsi="Times New Roman" w:cs="Times New Roman"/>
          <w:sz w:val="24"/>
          <w:szCs w:val="24"/>
        </w:rPr>
        <w:t>diharapkan kepada pelayanan kesehatan agar bisa mengaplikasikan pemberian aromaterapi lavender pada ibu hamil yang mengalami gangguan tidur.</w:t>
      </w:r>
    </w:p>
    <w:p w:rsidR="0040399F" w:rsidRDefault="0040399F" w:rsidP="003D0A18">
      <w:pPr>
        <w:contextualSpacing/>
        <w:jc w:val="both"/>
        <w:rPr>
          <w:rFonts w:ascii="Times New Roman" w:hAnsi="Times New Roman" w:cs="Times New Roman"/>
          <w:sz w:val="24"/>
          <w:szCs w:val="24"/>
        </w:rPr>
      </w:pPr>
    </w:p>
    <w:p w:rsidR="00CD53FF" w:rsidRDefault="004D44B2" w:rsidP="0040399F">
      <w:pPr>
        <w:ind w:right="41"/>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rsidR="004835A7" w:rsidRPr="004835A7" w:rsidRDefault="00797A9E"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Pr>
          <w:b/>
          <w:sz w:val="24"/>
          <w:szCs w:val="24"/>
        </w:rPr>
        <w:fldChar w:fldCharType="begin" w:fldLock="1"/>
      </w:r>
      <w:r w:rsidR="00B81733">
        <w:rPr>
          <w:b/>
          <w:sz w:val="24"/>
          <w:szCs w:val="24"/>
        </w:rPr>
        <w:instrText xml:space="preserve">ADDIN Mendeley Bibliography CSL_BIBLIOGRAPHY </w:instrText>
      </w:r>
      <w:r>
        <w:rPr>
          <w:b/>
          <w:sz w:val="24"/>
          <w:szCs w:val="24"/>
        </w:rPr>
        <w:fldChar w:fldCharType="separate"/>
      </w:r>
      <w:r w:rsidR="004835A7" w:rsidRPr="004835A7">
        <w:rPr>
          <w:rFonts w:ascii="Times New Roman" w:hAnsi="Times New Roman" w:cs="Times New Roman"/>
          <w:noProof/>
          <w:sz w:val="24"/>
          <w:szCs w:val="24"/>
        </w:rPr>
        <w:t>[1]</w:t>
      </w:r>
      <w:r w:rsidR="004835A7" w:rsidRPr="004835A7">
        <w:rPr>
          <w:rFonts w:ascii="Times New Roman" w:hAnsi="Times New Roman" w:cs="Times New Roman"/>
          <w:noProof/>
          <w:sz w:val="24"/>
          <w:szCs w:val="24"/>
        </w:rPr>
        <w:tab/>
        <w:t xml:space="preserve">M. Ohayon </w:t>
      </w:r>
      <w:r w:rsidR="004835A7" w:rsidRPr="004835A7">
        <w:rPr>
          <w:rFonts w:ascii="Times New Roman" w:hAnsi="Times New Roman" w:cs="Times New Roman"/>
          <w:i/>
          <w:iCs/>
          <w:noProof/>
          <w:sz w:val="24"/>
          <w:szCs w:val="24"/>
        </w:rPr>
        <w:t>et al.</w:t>
      </w:r>
      <w:r w:rsidR="004835A7" w:rsidRPr="004835A7">
        <w:rPr>
          <w:rFonts w:ascii="Times New Roman" w:hAnsi="Times New Roman" w:cs="Times New Roman"/>
          <w:noProof/>
          <w:sz w:val="24"/>
          <w:szCs w:val="24"/>
        </w:rPr>
        <w:t xml:space="preserve">, “National Sleep Foundation’s sleep quality recommendations: first report,” </w:t>
      </w:r>
      <w:r w:rsidR="004835A7" w:rsidRPr="004835A7">
        <w:rPr>
          <w:rFonts w:ascii="Times New Roman" w:hAnsi="Times New Roman" w:cs="Times New Roman"/>
          <w:i/>
          <w:iCs/>
          <w:noProof/>
          <w:sz w:val="24"/>
          <w:szCs w:val="24"/>
        </w:rPr>
        <w:t>Sleep Heal.</w:t>
      </w:r>
      <w:r w:rsidR="004835A7" w:rsidRPr="004835A7">
        <w:rPr>
          <w:rFonts w:ascii="Times New Roman" w:hAnsi="Times New Roman" w:cs="Times New Roman"/>
          <w:noProof/>
          <w:sz w:val="24"/>
          <w:szCs w:val="24"/>
        </w:rPr>
        <w:t>, vol. 3, no. 1, pp. 6–19, Feb. 2017, doi: 10.1016/J.SLEH.2016.11.006.</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w:t>
      </w:r>
      <w:r w:rsidRPr="004835A7">
        <w:rPr>
          <w:rFonts w:ascii="Times New Roman" w:hAnsi="Times New Roman" w:cs="Times New Roman"/>
          <w:noProof/>
          <w:sz w:val="24"/>
          <w:szCs w:val="24"/>
        </w:rPr>
        <w:tab/>
        <w:t xml:space="preserve">I. Malahayati, “Aromaterapi Minyak Esensial Bergamot Menurunkan Resiko Postpartum Blues,” </w:t>
      </w:r>
      <w:r w:rsidRPr="004835A7">
        <w:rPr>
          <w:rFonts w:ascii="Times New Roman" w:hAnsi="Times New Roman" w:cs="Times New Roman"/>
          <w:i/>
          <w:iCs/>
          <w:noProof/>
          <w:sz w:val="24"/>
          <w:szCs w:val="24"/>
        </w:rPr>
        <w:t>J. Penelit. Kesehat. “SUARA FORIKES” (Journal Heal. Res. “Forikes Voice”)</w:t>
      </w:r>
      <w:r w:rsidRPr="004835A7">
        <w:rPr>
          <w:rFonts w:ascii="Times New Roman" w:hAnsi="Times New Roman" w:cs="Times New Roman"/>
          <w:noProof/>
          <w:sz w:val="24"/>
          <w:szCs w:val="24"/>
        </w:rPr>
        <w:t>, vol. 12, no. 0, pp. 99–103, Dec. 2020, doi: 10.33846/SF12NK118.</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3]</w:t>
      </w:r>
      <w:r w:rsidRPr="004835A7">
        <w:rPr>
          <w:rFonts w:ascii="Times New Roman" w:hAnsi="Times New Roman" w:cs="Times New Roman"/>
          <w:noProof/>
          <w:sz w:val="24"/>
          <w:szCs w:val="24"/>
        </w:rPr>
        <w:tab/>
        <w:t xml:space="preserve">L. Anasari, T. A. Yanuarini, L. A. Wijayanti, and F. I. Kundarti, “TERAPI NON FARMAKOLOGI YANG BERPENGARUH TERHADAP KUALITAS  TIDUR IBU HAMIL LITERATURE REVIEW,” </w:t>
      </w:r>
      <w:r w:rsidRPr="004835A7">
        <w:rPr>
          <w:rFonts w:ascii="Times New Roman" w:hAnsi="Times New Roman" w:cs="Times New Roman"/>
          <w:i/>
          <w:iCs/>
          <w:noProof/>
          <w:sz w:val="24"/>
          <w:szCs w:val="24"/>
        </w:rPr>
        <w:t>J. Ilmu Kesehat.</w:t>
      </w:r>
      <w:r w:rsidRPr="004835A7">
        <w:rPr>
          <w:rFonts w:ascii="Times New Roman" w:hAnsi="Times New Roman" w:cs="Times New Roman"/>
          <w:noProof/>
          <w:sz w:val="24"/>
          <w:szCs w:val="24"/>
        </w:rPr>
        <w:t xml:space="preserve">, vol. 10, no. 2, pp. 139–148, May 2022, doi: </w:t>
      </w:r>
      <w:r w:rsidRPr="004835A7">
        <w:rPr>
          <w:rFonts w:ascii="Times New Roman" w:hAnsi="Times New Roman" w:cs="Times New Roman"/>
          <w:noProof/>
          <w:sz w:val="24"/>
          <w:szCs w:val="24"/>
        </w:rPr>
        <w:lastRenderedPageBreak/>
        <w:t>10.32831/JIK.V10I2.398.</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4]</w:t>
      </w:r>
      <w:r w:rsidRPr="004835A7">
        <w:rPr>
          <w:rFonts w:ascii="Times New Roman" w:hAnsi="Times New Roman" w:cs="Times New Roman"/>
          <w:noProof/>
          <w:sz w:val="24"/>
          <w:szCs w:val="24"/>
        </w:rPr>
        <w:tab/>
        <w:t xml:space="preserve">E. Venugopal, N. Rajeswaran, K. S. Sahanand, A. Bhattacharyya, and S. Rajendran, “In vitro evaluation of phytochemical loaded electrospun gelatin nanofibers for application in bone and cartilage tissue engineering,” </w:t>
      </w:r>
      <w:r w:rsidRPr="004835A7">
        <w:rPr>
          <w:rFonts w:ascii="Times New Roman" w:hAnsi="Times New Roman" w:cs="Times New Roman"/>
          <w:i/>
          <w:iCs/>
          <w:noProof/>
          <w:sz w:val="24"/>
          <w:szCs w:val="24"/>
        </w:rPr>
        <w:t>Biomed. Mater.</w:t>
      </w:r>
      <w:r w:rsidRPr="004835A7">
        <w:rPr>
          <w:rFonts w:ascii="Times New Roman" w:hAnsi="Times New Roman" w:cs="Times New Roman"/>
          <w:noProof/>
          <w:sz w:val="24"/>
          <w:szCs w:val="24"/>
        </w:rPr>
        <w:t>, vol. 14, no. 1, p. 015004, Oct. 2018, doi: 10.1088/1748-605X/AAE3EF.</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5]</w:t>
      </w:r>
      <w:r w:rsidRPr="004835A7">
        <w:rPr>
          <w:rFonts w:ascii="Times New Roman" w:hAnsi="Times New Roman" w:cs="Times New Roman"/>
          <w:noProof/>
          <w:sz w:val="24"/>
          <w:szCs w:val="24"/>
        </w:rPr>
        <w:tab/>
        <w:t xml:space="preserve">Maisaro, I. Lestari, and C. P. L. Dewi, “Pengaruh Aromaterapi Lavender Terhadap Kualitas Tidur Ibu Hamil Trimester III Di Desa Ngrowo Desa Salen Kecamatan Bangsal Kabupaten Mojokerto,” </w:t>
      </w:r>
      <w:r w:rsidRPr="004835A7">
        <w:rPr>
          <w:rFonts w:ascii="Times New Roman" w:hAnsi="Times New Roman" w:cs="Times New Roman"/>
          <w:i/>
          <w:iCs/>
          <w:noProof/>
          <w:sz w:val="24"/>
          <w:szCs w:val="24"/>
        </w:rPr>
        <w:t>Concept Commun. null</w:t>
      </w:r>
      <w:r w:rsidRPr="004835A7">
        <w:rPr>
          <w:rFonts w:ascii="Times New Roman" w:hAnsi="Times New Roman" w:cs="Times New Roman"/>
          <w:noProof/>
          <w:sz w:val="24"/>
          <w:szCs w:val="24"/>
        </w:rPr>
        <w:t>, vol. 23, no. 2, pp. 301–316, 2019.</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6]</w:t>
      </w:r>
      <w:r w:rsidRPr="004835A7">
        <w:rPr>
          <w:rFonts w:ascii="Times New Roman" w:hAnsi="Times New Roman" w:cs="Times New Roman"/>
          <w:noProof/>
          <w:sz w:val="24"/>
          <w:szCs w:val="24"/>
        </w:rPr>
        <w:tab/>
        <w:t xml:space="preserve">A. S. Primawati P, M. Nurul W, and Admini3, “Penurunan Tingkat Stres Ibu Hamil Dengan Terapi Musik Dan Aromatherapy Pada Kelas Ibu Kebidanan,” </w:t>
      </w:r>
      <w:r w:rsidRPr="004835A7">
        <w:rPr>
          <w:rFonts w:ascii="Times New Roman" w:hAnsi="Times New Roman" w:cs="Times New Roman"/>
          <w:i/>
          <w:iCs/>
          <w:noProof/>
          <w:sz w:val="24"/>
          <w:szCs w:val="24"/>
        </w:rPr>
        <w:t>J. Kebidanan</w:t>
      </w:r>
      <w:r w:rsidRPr="004835A7">
        <w:rPr>
          <w:rFonts w:ascii="Times New Roman" w:hAnsi="Times New Roman" w:cs="Times New Roman"/>
          <w:noProof/>
          <w:sz w:val="24"/>
          <w:szCs w:val="24"/>
        </w:rPr>
        <w:t>, vol. 8, no. 1, pp. 37–43, 2018, doi: 10.31983/jkb.v8i1.3733.</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7]</w:t>
      </w:r>
      <w:r w:rsidRPr="004835A7">
        <w:rPr>
          <w:rFonts w:ascii="Times New Roman" w:hAnsi="Times New Roman" w:cs="Times New Roman"/>
          <w:noProof/>
          <w:sz w:val="24"/>
          <w:szCs w:val="24"/>
        </w:rPr>
        <w:tab/>
        <w:t xml:space="preserve">S. Sunarti and H. Helena, “Gangguan Tidur pada Lanjut Usia,” </w:t>
      </w:r>
      <w:r w:rsidRPr="004835A7">
        <w:rPr>
          <w:rFonts w:ascii="Times New Roman" w:hAnsi="Times New Roman" w:cs="Times New Roman"/>
          <w:i/>
          <w:iCs/>
          <w:noProof/>
          <w:sz w:val="24"/>
          <w:szCs w:val="24"/>
        </w:rPr>
        <w:t>J. Islam. Med.</w:t>
      </w:r>
      <w:r w:rsidRPr="004835A7">
        <w:rPr>
          <w:rFonts w:ascii="Times New Roman" w:hAnsi="Times New Roman" w:cs="Times New Roman"/>
          <w:noProof/>
          <w:sz w:val="24"/>
          <w:szCs w:val="24"/>
        </w:rPr>
        <w:t>, vol. 2, no. 1, p. 1, Apr. 2018, doi: 10.18860/JIM.V2I1.5009.</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8]</w:t>
      </w:r>
      <w:r w:rsidRPr="004835A7">
        <w:rPr>
          <w:rFonts w:ascii="Times New Roman" w:hAnsi="Times New Roman" w:cs="Times New Roman"/>
          <w:noProof/>
          <w:sz w:val="24"/>
          <w:szCs w:val="24"/>
        </w:rPr>
        <w:tab/>
        <w:t>S. Farencia Lily, “PENGARUH AROMATERAPI LAVENDER TERHADAP KUANTITAS TIDUR IBU HAMIL TRIMESTER TIGA - UMM Institutional Repository,” Universitas Muhammadyah Malang, 2021.</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9]</w:t>
      </w:r>
      <w:r w:rsidRPr="004835A7">
        <w:rPr>
          <w:rFonts w:ascii="Times New Roman" w:hAnsi="Times New Roman" w:cs="Times New Roman"/>
          <w:noProof/>
          <w:sz w:val="24"/>
          <w:szCs w:val="24"/>
        </w:rPr>
        <w:tab/>
        <w:t xml:space="preserve">S. W. Romadhona, D. Primihastuti, </w:t>
      </w:r>
      <w:r w:rsidRPr="004835A7">
        <w:rPr>
          <w:rFonts w:ascii="Times New Roman" w:hAnsi="Times New Roman" w:cs="Times New Roman"/>
          <w:noProof/>
          <w:sz w:val="24"/>
          <w:szCs w:val="24"/>
        </w:rPr>
        <w:t xml:space="preserve"> Stikes, and W. Booth Surabaya, “PENERAPAN LATIHAN PRENATAL GENTLE YOGA  DAN INHALASI AROMATERAPI LAVENDER DALAM MENINGKATKAN KUALITAS TIDUR IBU HAMIL,” </w:t>
      </w:r>
      <w:r w:rsidRPr="004835A7">
        <w:rPr>
          <w:rFonts w:ascii="Times New Roman" w:hAnsi="Times New Roman" w:cs="Times New Roman"/>
          <w:i/>
          <w:iCs/>
          <w:noProof/>
          <w:sz w:val="24"/>
          <w:szCs w:val="24"/>
        </w:rPr>
        <w:t>Journals Ners Community</w:t>
      </w:r>
      <w:r w:rsidRPr="004835A7">
        <w:rPr>
          <w:rFonts w:ascii="Times New Roman" w:hAnsi="Times New Roman" w:cs="Times New Roman"/>
          <w:noProof/>
          <w:sz w:val="24"/>
          <w:szCs w:val="24"/>
        </w:rPr>
        <w:t>, vol. 11, no. 2, pp. 166–178, Nov. 2020, doi: 10.5281/JNERSCOMMUNITY.V11I2.1135.</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0]</w:t>
      </w:r>
      <w:r w:rsidRPr="004835A7">
        <w:rPr>
          <w:rFonts w:ascii="Times New Roman" w:hAnsi="Times New Roman" w:cs="Times New Roman"/>
          <w:noProof/>
          <w:sz w:val="24"/>
          <w:szCs w:val="24"/>
        </w:rPr>
        <w:tab/>
        <w:t>M. E. Kim, J. H. Jun, and M. H. Hur, “Effects of aromatherapy on sleep quality: A systematic review and meta-</w:t>
      </w:r>
      <w:r w:rsidRPr="004835A7">
        <w:rPr>
          <w:rFonts w:ascii="Times New Roman" w:hAnsi="Times New Roman" w:cs="Times New Roman"/>
          <w:noProof/>
          <w:sz w:val="24"/>
          <w:szCs w:val="24"/>
        </w:rPr>
        <w:lastRenderedPageBreak/>
        <w:t xml:space="preserve">analysis,” </w:t>
      </w:r>
      <w:r w:rsidRPr="004835A7">
        <w:rPr>
          <w:rFonts w:ascii="Times New Roman" w:hAnsi="Times New Roman" w:cs="Times New Roman"/>
          <w:i/>
          <w:iCs/>
          <w:noProof/>
          <w:sz w:val="24"/>
          <w:szCs w:val="24"/>
        </w:rPr>
        <w:t>J. Korean Acad. Nurs.</w:t>
      </w:r>
      <w:r w:rsidRPr="004835A7">
        <w:rPr>
          <w:rFonts w:ascii="Times New Roman" w:hAnsi="Times New Roman" w:cs="Times New Roman"/>
          <w:noProof/>
          <w:sz w:val="24"/>
          <w:szCs w:val="24"/>
        </w:rPr>
        <w:t>, vol. 49, no. 6, pp. 655–676, Dec. 2019, doi: 10.4040/jkan.2019.49.6.655.</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1]</w:t>
      </w:r>
      <w:r w:rsidRPr="004835A7">
        <w:rPr>
          <w:rFonts w:ascii="Times New Roman" w:hAnsi="Times New Roman" w:cs="Times New Roman"/>
          <w:noProof/>
          <w:sz w:val="24"/>
          <w:szCs w:val="24"/>
        </w:rPr>
        <w:tab/>
        <w:t xml:space="preserve">M. J. Greenberg and J. T. Slyer, “Effectiveness of Silexan oral lavender essential oil compared to inhaled lavender essential oil aromatherapy for sleep in adults: A systematic review,” </w:t>
      </w:r>
      <w:r w:rsidRPr="004835A7">
        <w:rPr>
          <w:rFonts w:ascii="Times New Roman" w:hAnsi="Times New Roman" w:cs="Times New Roman"/>
          <w:i/>
          <w:iCs/>
          <w:noProof/>
          <w:sz w:val="24"/>
          <w:szCs w:val="24"/>
        </w:rPr>
        <w:t>JBI Database Syst. Rev. Implement. Reports</w:t>
      </w:r>
      <w:r w:rsidRPr="004835A7">
        <w:rPr>
          <w:rFonts w:ascii="Times New Roman" w:hAnsi="Times New Roman" w:cs="Times New Roman"/>
          <w:noProof/>
          <w:sz w:val="24"/>
          <w:szCs w:val="24"/>
        </w:rPr>
        <w:t>, vol. 16, no. 11, pp. 2109–2117, 2018, doi: 10.11124/JBISRIR-2017-003823.</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2]</w:t>
      </w:r>
      <w:r w:rsidRPr="004835A7">
        <w:rPr>
          <w:rFonts w:ascii="Times New Roman" w:hAnsi="Times New Roman" w:cs="Times New Roman"/>
          <w:noProof/>
          <w:sz w:val="24"/>
          <w:szCs w:val="24"/>
        </w:rPr>
        <w:tab/>
        <w:t xml:space="preserve">M. Munawarah and S. Syuhada, “Pengaruh Aromaterapi Lavender Terhadap Peningkatan Kualitas  Tidur Ibu Hamil Trimester Ketiga Di Padang Sidimpuan,” </w:t>
      </w:r>
      <w:r w:rsidRPr="004835A7">
        <w:rPr>
          <w:rFonts w:ascii="Times New Roman" w:hAnsi="Times New Roman" w:cs="Times New Roman"/>
          <w:i/>
          <w:iCs/>
          <w:noProof/>
          <w:sz w:val="24"/>
          <w:szCs w:val="24"/>
        </w:rPr>
        <w:t>J. Keperawatan Flora</w:t>
      </w:r>
      <w:r w:rsidRPr="004835A7">
        <w:rPr>
          <w:rFonts w:ascii="Times New Roman" w:hAnsi="Times New Roman" w:cs="Times New Roman"/>
          <w:noProof/>
          <w:sz w:val="24"/>
          <w:szCs w:val="24"/>
        </w:rPr>
        <w:t>, vol. 12, no. 1, pp. 78–85, 2019, Accessed: Oct. 26, 2022. [Online]. Available: https://www.jurnal.stikesflora-medan.ac.id/index.php/jkpf/article/view/111.</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3]</w:t>
      </w:r>
      <w:r w:rsidRPr="004835A7">
        <w:rPr>
          <w:rFonts w:ascii="Times New Roman" w:hAnsi="Times New Roman" w:cs="Times New Roman"/>
          <w:noProof/>
          <w:sz w:val="24"/>
          <w:szCs w:val="24"/>
        </w:rPr>
        <w:tab/>
        <w:t xml:space="preserve">M. Jannah and T. Meihartati, “EFEKTIFITAS PENGGUNAAN MATERNITY PILLOW DAN AROMATERAPI LAVENDER TERHADAP KUALITAS TIDUR IBU HAMIL TRIMESTER III,” </w:t>
      </w:r>
      <w:r w:rsidRPr="004835A7">
        <w:rPr>
          <w:rFonts w:ascii="Times New Roman" w:hAnsi="Times New Roman" w:cs="Times New Roman"/>
          <w:i/>
          <w:iCs/>
          <w:noProof/>
          <w:sz w:val="24"/>
          <w:szCs w:val="24"/>
        </w:rPr>
        <w:t>J. Kesehat.</w:t>
      </w:r>
      <w:r w:rsidRPr="004835A7">
        <w:rPr>
          <w:rFonts w:ascii="Times New Roman" w:hAnsi="Times New Roman" w:cs="Times New Roman"/>
          <w:noProof/>
          <w:sz w:val="24"/>
          <w:szCs w:val="24"/>
        </w:rPr>
        <w:t>, vol. 13, no. 0, pp. 131–137, Sep. 2022, doi: 10.35730/jk.v13i0.811.</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4]</w:t>
      </w:r>
      <w:r w:rsidRPr="004835A7">
        <w:rPr>
          <w:rFonts w:ascii="Times New Roman" w:hAnsi="Times New Roman" w:cs="Times New Roman"/>
          <w:noProof/>
          <w:sz w:val="24"/>
          <w:szCs w:val="24"/>
        </w:rPr>
        <w:tab/>
        <w:t xml:space="preserve">F. Ayudia, A. Dwi Putri, A. esa Putri, P. Profesi Bidan, Stik. Alifah Padang, and J. Khatib Sulaiman, “PENGARUH AROMATERAPI LAVENDER TERHADAP  KUANTITAS TIDUR IBU HAMIL TRIMESTER TIGA,” </w:t>
      </w:r>
      <w:r w:rsidRPr="004835A7">
        <w:rPr>
          <w:rFonts w:ascii="Times New Roman" w:hAnsi="Times New Roman" w:cs="Times New Roman"/>
          <w:i/>
          <w:iCs/>
          <w:noProof/>
          <w:sz w:val="24"/>
          <w:szCs w:val="24"/>
        </w:rPr>
        <w:t>Hum. Care J.</w:t>
      </w:r>
      <w:r w:rsidRPr="004835A7">
        <w:rPr>
          <w:rFonts w:ascii="Times New Roman" w:hAnsi="Times New Roman" w:cs="Times New Roman"/>
          <w:noProof/>
          <w:sz w:val="24"/>
          <w:szCs w:val="24"/>
        </w:rPr>
        <w:t>, vol. 7, no. 3, pp. 520–524, Oct. 2022, doi: 10.32883/hcj.v7i3.2024.</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5]</w:t>
      </w:r>
      <w:r w:rsidRPr="004835A7">
        <w:rPr>
          <w:rFonts w:ascii="Times New Roman" w:hAnsi="Times New Roman" w:cs="Times New Roman"/>
          <w:noProof/>
          <w:sz w:val="24"/>
          <w:szCs w:val="24"/>
        </w:rPr>
        <w:tab/>
        <w:t xml:space="preserve">T. Meihartati and I. Iswara, “PENGARUH AROMATERAPI LAVENDER TERHADAPKUALITAS TIDUR IBU HAMIL,” </w:t>
      </w:r>
      <w:r w:rsidRPr="004835A7">
        <w:rPr>
          <w:rFonts w:ascii="Times New Roman" w:hAnsi="Times New Roman" w:cs="Times New Roman"/>
          <w:i/>
          <w:iCs/>
          <w:noProof/>
          <w:sz w:val="24"/>
          <w:szCs w:val="24"/>
        </w:rPr>
        <w:t>J. Med.  Karya Ilm. Kesehat.</w:t>
      </w:r>
      <w:r w:rsidRPr="004835A7">
        <w:rPr>
          <w:rFonts w:ascii="Times New Roman" w:hAnsi="Times New Roman" w:cs="Times New Roman"/>
          <w:noProof/>
          <w:sz w:val="24"/>
          <w:szCs w:val="24"/>
        </w:rPr>
        <w:t>, vol. 6, no. 2, Nov. 2021, doi: 10.35728/JMKIK.V6I2.750.</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6]</w:t>
      </w:r>
      <w:r w:rsidRPr="004835A7">
        <w:rPr>
          <w:rFonts w:ascii="Times New Roman" w:hAnsi="Times New Roman" w:cs="Times New Roman"/>
          <w:noProof/>
          <w:sz w:val="24"/>
          <w:szCs w:val="24"/>
        </w:rPr>
        <w:tab/>
        <w:t xml:space="preserve">Y. R. Husniyawati and R. D. Wulandari, “Analisis Motivasi Terhadap Kinerja Kader Posyandu Berdasarkan Teori Victor Vroom,” </w:t>
      </w:r>
      <w:r w:rsidRPr="004835A7">
        <w:rPr>
          <w:rFonts w:ascii="Times New Roman" w:hAnsi="Times New Roman" w:cs="Times New Roman"/>
          <w:i/>
          <w:iCs/>
          <w:noProof/>
          <w:sz w:val="24"/>
          <w:szCs w:val="24"/>
        </w:rPr>
        <w:t>J. Adm. Kesehat. Indones.</w:t>
      </w:r>
      <w:r w:rsidRPr="004835A7">
        <w:rPr>
          <w:rFonts w:ascii="Times New Roman" w:hAnsi="Times New Roman" w:cs="Times New Roman"/>
          <w:noProof/>
          <w:sz w:val="24"/>
          <w:szCs w:val="24"/>
        </w:rPr>
        <w:t xml:space="preserve">, 2016, doi: </w:t>
      </w:r>
      <w:r w:rsidRPr="004835A7">
        <w:rPr>
          <w:rFonts w:ascii="Times New Roman" w:hAnsi="Times New Roman" w:cs="Times New Roman"/>
          <w:noProof/>
          <w:sz w:val="24"/>
          <w:szCs w:val="24"/>
        </w:rPr>
        <w:lastRenderedPageBreak/>
        <w:t>10.20473/jaki.v4i2.2016.126-135.</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7]</w:t>
      </w:r>
      <w:r w:rsidRPr="004835A7">
        <w:rPr>
          <w:rFonts w:ascii="Times New Roman" w:hAnsi="Times New Roman" w:cs="Times New Roman"/>
          <w:noProof/>
          <w:sz w:val="24"/>
          <w:szCs w:val="24"/>
        </w:rPr>
        <w:tab/>
        <w:t>A. HUDA, ALIMATUL, R. S. Wardani, and I. A. Purwanti, “FAKTOR-FAKTOR YANG BERHUBUNGAN DENGAN KEJADIAN UNMET NEED KELUARGA BERENCANA DI PUSKESMAS BANDARHARJO KECAMATAN SEMARANG UTARA(Studi di Kelurahan Dadapsari),” 2016.</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8]</w:t>
      </w:r>
      <w:r w:rsidRPr="004835A7">
        <w:rPr>
          <w:rFonts w:ascii="Times New Roman" w:hAnsi="Times New Roman" w:cs="Times New Roman"/>
          <w:noProof/>
          <w:sz w:val="24"/>
          <w:szCs w:val="24"/>
        </w:rPr>
        <w:tab/>
        <w:t xml:space="preserve">L. Indah and M. Maisaro, “PENGARUH AROMATERAPI LAVENDER TERHADAP KUALITAS TIDUR IBU HAMIL TRIMESTER III,” </w:t>
      </w:r>
      <w:r w:rsidRPr="004835A7">
        <w:rPr>
          <w:rFonts w:ascii="Times New Roman" w:hAnsi="Times New Roman" w:cs="Times New Roman"/>
          <w:i/>
          <w:iCs/>
          <w:noProof/>
          <w:sz w:val="24"/>
          <w:szCs w:val="24"/>
        </w:rPr>
        <w:t>J. Ilmu Kesehat.</w:t>
      </w:r>
      <w:r w:rsidRPr="004835A7">
        <w:rPr>
          <w:rFonts w:ascii="Times New Roman" w:hAnsi="Times New Roman" w:cs="Times New Roman"/>
          <w:noProof/>
          <w:sz w:val="24"/>
          <w:szCs w:val="24"/>
        </w:rPr>
        <w:t>, vol. 8, no. 1, pp. 32–38, 2019.</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19]</w:t>
      </w:r>
      <w:r w:rsidRPr="004835A7">
        <w:rPr>
          <w:rFonts w:ascii="Times New Roman" w:hAnsi="Times New Roman" w:cs="Times New Roman"/>
          <w:noProof/>
          <w:sz w:val="24"/>
          <w:szCs w:val="24"/>
        </w:rPr>
        <w:tab/>
        <w:t xml:space="preserve">A. H. Khotimah and E. Sulastri, “Penerapan Rendam Kaki dan Pernapasan Diafragma (Napas Dalam) serta Aromaterapi Lavender untuk Mengurangi Kecemasan pada Ibu Hamil Trimester III di PMB Sugiyastuti, Amd. Keb.,” </w:t>
      </w:r>
      <w:r w:rsidRPr="004835A7">
        <w:rPr>
          <w:rFonts w:ascii="Times New Roman" w:hAnsi="Times New Roman" w:cs="Times New Roman"/>
          <w:i/>
          <w:iCs/>
          <w:noProof/>
          <w:sz w:val="24"/>
          <w:szCs w:val="24"/>
        </w:rPr>
        <w:t>Proceeding of The URECOL</w:t>
      </w:r>
      <w:r w:rsidRPr="004835A7">
        <w:rPr>
          <w:rFonts w:ascii="Times New Roman" w:hAnsi="Times New Roman" w:cs="Times New Roman"/>
          <w:noProof/>
          <w:sz w:val="24"/>
          <w:szCs w:val="24"/>
        </w:rPr>
        <w:t>, pp. 162–170, Oct. 2019, Accessed: Oct. 26, 2022. [Online]. Available: http://repository.urecol.org/index.php/proceeding/article/view/598.</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0]</w:t>
      </w:r>
      <w:r w:rsidRPr="004835A7">
        <w:rPr>
          <w:rFonts w:ascii="Times New Roman" w:hAnsi="Times New Roman" w:cs="Times New Roman"/>
          <w:noProof/>
          <w:sz w:val="24"/>
          <w:szCs w:val="24"/>
        </w:rPr>
        <w:tab/>
        <w:t>D. Sari</w:t>
      </w:r>
      <w:r w:rsidRPr="004835A7">
        <w:rPr>
          <w:rFonts w:ascii="Times New Roman" w:hAnsi="Times New Roman" w:cs="Times New Roman"/>
          <w:noProof/>
          <w:sz w:val="24"/>
          <w:szCs w:val="24"/>
          <w:vertAlign w:val="superscript"/>
        </w:rPr>
        <w:t>1</w:t>
      </w:r>
      <w:r w:rsidRPr="004835A7">
        <w:rPr>
          <w:rFonts w:ascii="Times New Roman" w:hAnsi="Times New Roman" w:cs="Times New Roman"/>
          <w:noProof/>
          <w:sz w:val="24"/>
          <w:szCs w:val="24"/>
        </w:rPr>
        <w:t>, D. Leonard</w:t>
      </w:r>
      <w:r w:rsidRPr="004835A7">
        <w:rPr>
          <w:rFonts w:ascii="Times New Roman" w:hAnsi="Times New Roman" w:cs="Times New Roman"/>
          <w:noProof/>
          <w:sz w:val="24"/>
          <w:szCs w:val="24"/>
          <w:vertAlign w:val="superscript"/>
        </w:rPr>
        <w:t>2</w:t>
      </w:r>
      <w:r w:rsidRPr="004835A7">
        <w:rPr>
          <w:rFonts w:ascii="Times New Roman" w:hAnsi="Times New Roman" w:cs="Times New Roman"/>
          <w:noProof/>
          <w:sz w:val="24"/>
          <w:szCs w:val="24"/>
        </w:rPr>
        <w:t xml:space="preserve">, P. Studi, S. Keperawatan, S. Dharma, and L. Padang, “PENGARUH AROMA TERAPI LAVENDER  TERHADAP KUALITAS TIDUR LANSIA DI WISMA CINTA KASIH,” </w:t>
      </w:r>
      <w:r w:rsidRPr="004835A7">
        <w:rPr>
          <w:rFonts w:ascii="Times New Roman" w:hAnsi="Times New Roman" w:cs="Times New Roman"/>
          <w:i/>
          <w:iCs/>
          <w:noProof/>
          <w:sz w:val="24"/>
          <w:szCs w:val="24"/>
        </w:rPr>
        <w:t>J. Endur.  Kaji. Ilm. Probl. Kesehat.</w:t>
      </w:r>
      <w:r w:rsidRPr="004835A7">
        <w:rPr>
          <w:rFonts w:ascii="Times New Roman" w:hAnsi="Times New Roman" w:cs="Times New Roman"/>
          <w:noProof/>
          <w:sz w:val="24"/>
          <w:szCs w:val="24"/>
        </w:rPr>
        <w:t>, vol. 3, no. 1, pp. 121–130, Mar. 2018, doi: 10.22216/JEN.V3I1.2433.</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1]</w:t>
      </w:r>
      <w:r w:rsidRPr="004835A7">
        <w:rPr>
          <w:rFonts w:ascii="Times New Roman" w:hAnsi="Times New Roman" w:cs="Times New Roman"/>
          <w:noProof/>
          <w:sz w:val="24"/>
          <w:szCs w:val="24"/>
        </w:rPr>
        <w:tab/>
        <w:t xml:space="preserve">H. S. Siagian, “Pengaruh Aromaterapi Lavender Terhadap Penurunan Insomnia Pada Lanjut Usia Di Panti Werdha Guna Budi Bhakti Medan,” </w:t>
      </w:r>
      <w:r w:rsidRPr="004835A7">
        <w:rPr>
          <w:rFonts w:ascii="Times New Roman" w:hAnsi="Times New Roman" w:cs="Times New Roman"/>
          <w:i/>
          <w:iCs/>
          <w:noProof/>
          <w:sz w:val="24"/>
          <w:szCs w:val="24"/>
        </w:rPr>
        <w:t>J. Ilm. Keperawatan Imelda</w:t>
      </w:r>
      <w:r w:rsidRPr="004835A7">
        <w:rPr>
          <w:rFonts w:ascii="Times New Roman" w:hAnsi="Times New Roman" w:cs="Times New Roman"/>
          <w:noProof/>
          <w:sz w:val="24"/>
          <w:szCs w:val="24"/>
        </w:rPr>
        <w:t>, vol. 4, no. 1, pp. 387–392, 2018, doi: 10.2411/JIKEPERAWATAN.V4I1.279.</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2]</w:t>
      </w:r>
      <w:r w:rsidRPr="004835A7">
        <w:rPr>
          <w:rFonts w:ascii="Times New Roman" w:hAnsi="Times New Roman" w:cs="Times New Roman"/>
          <w:noProof/>
          <w:sz w:val="24"/>
          <w:szCs w:val="24"/>
        </w:rPr>
        <w:tab/>
        <w:t xml:space="preserve">Y. Tang, M. Gong, X. Qin, H. Su, Z. Wang, and H. Dong, “The Therapeutic Effect of Aromatherapy on Insomnia: a Meta-Analysis,” </w:t>
      </w:r>
      <w:r w:rsidRPr="004835A7">
        <w:rPr>
          <w:rFonts w:ascii="Times New Roman" w:hAnsi="Times New Roman" w:cs="Times New Roman"/>
          <w:i/>
          <w:iCs/>
          <w:noProof/>
          <w:sz w:val="24"/>
          <w:szCs w:val="24"/>
        </w:rPr>
        <w:t>J. Affect. Disord.</w:t>
      </w:r>
      <w:r w:rsidRPr="004835A7">
        <w:rPr>
          <w:rFonts w:ascii="Times New Roman" w:hAnsi="Times New Roman" w:cs="Times New Roman"/>
          <w:noProof/>
          <w:sz w:val="24"/>
          <w:szCs w:val="24"/>
        </w:rPr>
        <w:t>, vol. 288, pp. 1–9, Jun. 2021, doi: 10.1016/J.JAD.2021.03.066.</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lastRenderedPageBreak/>
        <w:t>[23]</w:t>
      </w:r>
      <w:r w:rsidRPr="004835A7">
        <w:rPr>
          <w:rFonts w:ascii="Times New Roman" w:hAnsi="Times New Roman" w:cs="Times New Roman"/>
          <w:noProof/>
          <w:sz w:val="24"/>
          <w:szCs w:val="24"/>
        </w:rPr>
        <w:tab/>
        <w:t xml:space="preserve">A. P. Maharani, “Aroma Terapi Lavender untuk Mengatasi Insomnia pada Remaja,” </w:t>
      </w:r>
      <w:r w:rsidRPr="004835A7">
        <w:rPr>
          <w:rFonts w:ascii="Times New Roman" w:hAnsi="Times New Roman" w:cs="Times New Roman"/>
          <w:i/>
          <w:iCs/>
          <w:noProof/>
          <w:sz w:val="24"/>
          <w:szCs w:val="24"/>
        </w:rPr>
        <w:t>J. Penelit. Perawat Prof.</w:t>
      </w:r>
      <w:r w:rsidRPr="004835A7">
        <w:rPr>
          <w:rFonts w:ascii="Times New Roman" w:hAnsi="Times New Roman" w:cs="Times New Roman"/>
          <w:noProof/>
          <w:sz w:val="24"/>
          <w:szCs w:val="24"/>
        </w:rPr>
        <w:t>, vol. 3, no. 1, pp. 159–164, Feb. 2021, doi: 10.37287/JPPP.V3I1.372.</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4]</w:t>
      </w:r>
      <w:r w:rsidRPr="004835A7">
        <w:rPr>
          <w:rFonts w:ascii="Times New Roman" w:hAnsi="Times New Roman" w:cs="Times New Roman"/>
          <w:noProof/>
          <w:sz w:val="24"/>
          <w:szCs w:val="24"/>
        </w:rPr>
        <w:tab/>
        <w:t xml:space="preserve">D. Sari and D. Leonard, “PENGARUH AROMA TERAPI LAVENDER TERHADAP KUALITAS TIDUR LANSIA DI WISMA CINTA KASIH,” </w:t>
      </w:r>
      <w:r w:rsidRPr="004835A7">
        <w:rPr>
          <w:rFonts w:ascii="Times New Roman" w:hAnsi="Times New Roman" w:cs="Times New Roman"/>
          <w:i/>
          <w:iCs/>
          <w:noProof/>
          <w:sz w:val="24"/>
          <w:szCs w:val="24"/>
        </w:rPr>
        <w:t>J. Endur.</w:t>
      </w:r>
      <w:r w:rsidRPr="004835A7">
        <w:rPr>
          <w:rFonts w:ascii="Times New Roman" w:hAnsi="Times New Roman" w:cs="Times New Roman"/>
          <w:noProof/>
          <w:sz w:val="24"/>
          <w:szCs w:val="24"/>
        </w:rPr>
        <w:t>, vol. 3, no. 1, p. 121, Mar. 2018, doi: 10.22216/JEN.V3I1.2433.</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5]</w:t>
      </w:r>
      <w:r w:rsidRPr="004835A7">
        <w:rPr>
          <w:rFonts w:ascii="Times New Roman" w:hAnsi="Times New Roman" w:cs="Times New Roman"/>
          <w:noProof/>
          <w:sz w:val="24"/>
          <w:szCs w:val="24"/>
        </w:rPr>
        <w:tab/>
        <w:t xml:space="preserve">I. G. A. D. S. Dewi, I. N. Asdiwinata, and I. M. Arisusana, “PENGARUH AROMA TERAPI LAVENDER (LAVANDULA ANGUSTIFOLIA) TERHADAP INSOMNIA PADA LANSIA BANJAR TANGTU PUSKESMAS II DENPASAR TIMUR,” </w:t>
      </w:r>
      <w:r w:rsidRPr="004835A7">
        <w:rPr>
          <w:rFonts w:ascii="Times New Roman" w:hAnsi="Times New Roman" w:cs="Times New Roman"/>
          <w:i/>
          <w:iCs/>
          <w:noProof/>
          <w:sz w:val="24"/>
          <w:szCs w:val="24"/>
        </w:rPr>
        <w:t>Bali Med. J.</w:t>
      </w:r>
      <w:r w:rsidRPr="004835A7">
        <w:rPr>
          <w:rFonts w:ascii="Times New Roman" w:hAnsi="Times New Roman" w:cs="Times New Roman"/>
          <w:noProof/>
          <w:sz w:val="24"/>
          <w:szCs w:val="24"/>
        </w:rPr>
        <w:t>, vol. 5, no. 1, pp. 101–117, Jul. 2018, doi: 10.36376/BMJ.V5I1.24.</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6]</w:t>
      </w:r>
      <w:r w:rsidRPr="004835A7">
        <w:rPr>
          <w:rFonts w:ascii="Times New Roman" w:hAnsi="Times New Roman" w:cs="Times New Roman"/>
          <w:noProof/>
          <w:sz w:val="24"/>
          <w:szCs w:val="24"/>
        </w:rPr>
        <w:tab/>
        <w:t xml:space="preserve">N. Meylana, “EFEKTIVITAS AKUPRESUR DAN AROMATERAPI LAVENDER TERHADAP INSOMNIA PADA WANITA PERIMENOPAUSE DI DESA PANCURANMAS MAGELANG |,” </w:t>
      </w:r>
      <w:r w:rsidRPr="004835A7">
        <w:rPr>
          <w:rFonts w:ascii="Times New Roman" w:hAnsi="Times New Roman" w:cs="Times New Roman"/>
          <w:i/>
          <w:iCs/>
          <w:noProof/>
          <w:sz w:val="24"/>
          <w:szCs w:val="24"/>
        </w:rPr>
        <w:t>J. Holist. Nurs. Sci.</w:t>
      </w:r>
      <w:r w:rsidRPr="004835A7">
        <w:rPr>
          <w:rFonts w:ascii="Times New Roman" w:hAnsi="Times New Roman" w:cs="Times New Roman"/>
          <w:noProof/>
          <w:sz w:val="24"/>
          <w:szCs w:val="24"/>
        </w:rPr>
        <w:t>, vol. 2, no. 2, 2015, Accessed: Jul. 04, 2022. [Online]. Available: http://journal.unimma.ac.id/index.php/nursing/article/view/1809.</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7]</w:t>
      </w:r>
      <w:r w:rsidRPr="004835A7">
        <w:rPr>
          <w:rFonts w:ascii="Times New Roman" w:hAnsi="Times New Roman" w:cs="Times New Roman"/>
          <w:noProof/>
          <w:sz w:val="24"/>
          <w:szCs w:val="24"/>
        </w:rPr>
        <w:tab/>
        <w:t xml:space="preserve">E. Junita </w:t>
      </w:r>
      <w:r w:rsidRPr="004835A7">
        <w:rPr>
          <w:rFonts w:ascii="Times New Roman" w:hAnsi="Times New Roman" w:cs="Times New Roman"/>
          <w:i/>
          <w:iCs/>
          <w:noProof/>
          <w:sz w:val="24"/>
          <w:szCs w:val="24"/>
        </w:rPr>
        <w:t>et al.</w:t>
      </w:r>
      <w:r w:rsidRPr="004835A7">
        <w:rPr>
          <w:rFonts w:ascii="Times New Roman" w:hAnsi="Times New Roman" w:cs="Times New Roman"/>
          <w:noProof/>
          <w:sz w:val="24"/>
          <w:szCs w:val="24"/>
        </w:rPr>
        <w:t xml:space="preserve">, “PENGARUH PEMBERIAN AROMA TERAPI LAVENDER TERHADAP INSOMNIA PADA LANSIA DI DESA KOTO TUO WILAYAH KERJA PUSKESMAS 2 XIII KOTO KAMPAR,” </w:t>
      </w:r>
      <w:r w:rsidRPr="004835A7">
        <w:rPr>
          <w:rFonts w:ascii="Times New Roman" w:hAnsi="Times New Roman" w:cs="Times New Roman"/>
          <w:i/>
          <w:iCs/>
          <w:noProof/>
          <w:sz w:val="24"/>
          <w:szCs w:val="24"/>
        </w:rPr>
        <w:t>J. Ners</w:t>
      </w:r>
      <w:r w:rsidRPr="004835A7">
        <w:rPr>
          <w:rFonts w:ascii="Times New Roman" w:hAnsi="Times New Roman" w:cs="Times New Roman"/>
          <w:noProof/>
          <w:sz w:val="24"/>
          <w:szCs w:val="24"/>
        </w:rPr>
        <w:t>, vol. 4, no. 2, pp. 116–121, Oct. 2020, doi: 10.31004/JN.V4I2.1128.</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8]</w:t>
      </w:r>
      <w:r w:rsidRPr="004835A7">
        <w:rPr>
          <w:rFonts w:ascii="Times New Roman" w:hAnsi="Times New Roman" w:cs="Times New Roman"/>
          <w:noProof/>
          <w:sz w:val="24"/>
          <w:szCs w:val="24"/>
        </w:rPr>
        <w:tab/>
        <w:t xml:space="preserve">Nonik Ayu Wantini, “FAKTOR YANG BERHUBUNGAN DENGAN KUALITAS TIDUR IBU HAMIL TRIMESTER III DI WILAYAH PUSKESMAS BERBAH, SLEMAN, DIY | | Prosiding Seminar Nasional Multidisiplin Ilmu,” </w:t>
      </w:r>
      <w:r w:rsidRPr="004835A7">
        <w:rPr>
          <w:rFonts w:ascii="Times New Roman" w:hAnsi="Times New Roman" w:cs="Times New Roman"/>
          <w:i/>
          <w:iCs/>
          <w:noProof/>
          <w:sz w:val="24"/>
          <w:szCs w:val="24"/>
        </w:rPr>
        <w:t>Pros. Semin. Nas. UNRIYO</w:t>
      </w:r>
      <w:r w:rsidRPr="004835A7">
        <w:rPr>
          <w:rFonts w:ascii="Times New Roman" w:hAnsi="Times New Roman" w:cs="Times New Roman"/>
          <w:noProof/>
          <w:sz w:val="24"/>
          <w:szCs w:val="24"/>
        </w:rPr>
        <w:t>, no. DESEMBER, pp. 526–534, 2020, Accessed: Mar. 08, 2022. [Online]. Available: http://prosiding.respati.ac.id/index.php/</w:t>
      </w:r>
      <w:r w:rsidRPr="004835A7">
        <w:rPr>
          <w:rFonts w:ascii="Times New Roman" w:hAnsi="Times New Roman" w:cs="Times New Roman"/>
          <w:noProof/>
          <w:sz w:val="24"/>
          <w:szCs w:val="24"/>
        </w:rPr>
        <w:lastRenderedPageBreak/>
        <w:t>PSN/article/view/322.</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29]</w:t>
      </w:r>
      <w:r w:rsidRPr="004835A7">
        <w:rPr>
          <w:rFonts w:ascii="Times New Roman" w:hAnsi="Times New Roman" w:cs="Times New Roman"/>
          <w:noProof/>
          <w:sz w:val="24"/>
          <w:szCs w:val="24"/>
        </w:rPr>
        <w:tab/>
        <w:t xml:space="preserve">Sukorini and M. Ulfa, “Hubungan Gangguan Kenyamanan Fisik dan Penyakit Dengan Kualitas Tidur Ibu Hamil Trimester III,” </w:t>
      </w:r>
      <w:r w:rsidRPr="004835A7">
        <w:rPr>
          <w:rFonts w:ascii="Times New Roman" w:hAnsi="Times New Roman" w:cs="Times New Roman"/>
          <w:i/>
          <w:iCs/>
          <w:noProof/>
          <w:sz w:val="24"/>
          <w:szCs w:val="24"/>
        </w:rPr>
        <w:t>Indones. J. Public Heal.</w:t>
      </w:r>
      <w:r w:rsidRPr="004835A7">
        <w:rPr>
          <w:rFonts w:ascii="Times New Roman" w:hAnsi="Times New Roman" w:cs="Times New Roman"/>
          <w:noProof/>
          <w:sz w:val="24"/>
          <w:szCs w:val="24"/>
        </w:rPr>
        <w:t>, vol. 2, no. 1, 2017.</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30]</w:t>
      </w:r>
      <w:r w:rsidRPr="004835A7">
        <w:rPr>
          <w:rFonts w:ascii="Times New Roman" w:hAnsi="Times New Roman" w:cs="Times New Roman"/>
          <w:noProof/>
          <w:sz w:val="24"/>
          <w:szCs w:val="24"/>
        </w:rPr>
        <w:tab/>
        <w:t xml:space="preserve">P. D. Arthyka and S. Wulandari, “Faktor Dominan Yang Mempengaruhi Kualitas Tidur Ibu Hamil Trimester III Di Klinik Pratama Asih Waluyo Jati,” </w:t>
      </w:r>
      <w:r w:rsidRPr="004835A7">
        <w:rPr>
          <w:rFonts w:ascii="Times New Roman" w:hAnsi="Times New Roman" w:cs="Times New Roman"/>
          <w:i/>
          <w:iCs/>
          <w:noProof/>
          <w:sz w:val="24"/>
          <w:szCs w:val="24"/>
        </w:rPr>
        <w:t>J. Kebidanan Indones.</w:t>
      </w:r>
      <w:r w:rsidRPr="004835A7">
        <w:rPr>
          <w:rFonts w:ascii="Times New Roman" w:hAnsi="Times New Roman" w:cs="Times New Roman"/>
          <w:noProof/>
          <w:sz w:val="24"/>
          <w:szCs w:val="24"/>
        </w:rPr>
        <w:t>, vol. 9, no. 2, pp. 1–14, 2018.</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szCs w:val="24"/>
        </w:rPr>
      </w:pPr>
      <w:r w:rsidRPr="004835A7">
        <w:rPr>
          <w:rFonts w:ascii="Times New Roman" w:hAnsi="Times New Roman" w:cs="Times New Roman"/>
          <w:noProof/>
          <w:sz w:val="24"/>
          <w:szCs w:val="24"/>
        </w:rPr>
        <w:t>[31]</w:t>
      </w:r>
      <w:r w:rsidRPr="004835A7">
        <w:rPr>
          <w:rFonts w:ascii="Times New Roman" w:hAnsi="Times New Roman" w:cs="Times New Roman"/>
          <w:noProof/>
          <w:sz w:val="24"/>
          <w:szCs w:val="24"/>
        </w:rPr>
        <w:tab/>
        <w:t xml:space="preserve">V. H. A. Mascarenhas, A. Caroci-Becker, and M. L. Riesco, “Effectiveness of aromatherapy versus standard care on physiological and psychological symptoms in pregnant women: a systematic review protocol,” </w:t>
      </w:r>
      <w:r w:rsidRPr="004835A7">
        <w:rPr>
          <w:rFonts w:ascii="Times New Roman" w:hAnsi="Times New Roman" w:cs="Times New Roman"/>
          <w:i/>
          <w:iCs/>
          <w:noProof/>
          <w:sz w:val="24"/>
          <w:szCs w:val="24"/>
        </w:rPr>
        <w:t>JBI Evid. Synth.</w:t>
      </w:r>
      <w:r w:rsidRPr="004835A7">
        <w:rPr>
          <w:rFonts w:ascii="Times New Roman" w:hAnsi="Times New Roman" w:cs="Times New Roman"/>
          <w:noProof/>
          <w:sz w:val="24"/>
          <w:szCs w:val="24"/>
        </w:rPr>
        <w:t>, vol. 20, no. 2, pp. 658–665, Sep. 2021, doi: 10.11124/JBIES-20-00562.</w:t>
      </w:r>
    </w:p>
    <w:p w:rsidR="004835A7" w:rsidRPr="004835A7" w:rsidRDefault="004835A7" w:rsidP="004835A7">
      <w:pPr>
        <w:widowControl w:val="0"/>
        <w:autoSpaceDE w:val="0"/>
        <w:autoSpaceDN w:val="0"/>
        <w:adjustRightInd w:val="0"/>
        <w:spacing w:line="240" w:lineRule="auto"/>
        <w:ind w:left="640" w:hanging="640"/>
        <w:rPr>
          <w:rFonts w:ascii="Times New Roman" w:hAnsi="Times New Roman" w:cs="Times New Roman"/>
          <w:noProof/>
          <w:sz w:val="24"/>
        </w:rPr>
      </w:pPr>
      <w:r w:rsidRPr="004835A7">
        <w:rPr>
          <w:rFonts w:ascii="Times New Roman" w:hAnsi="Times New Roman" w:cs="Times New Roman"/>
          <w:noProof/>
          <w:sz w:val="24"/>
          <w:szCs w:val="24"/>
        </w:rPr>
        <w:t>[32]</w:t>
      </w:r>
      <w:r w:rsidRPr="004835A7">
        <w:rPr>
          <w:rFonts w:ascii="Times New Roman" w:hAnsi="Times New Roman" w:cs="Times New Roman"/>
          <w:noProof/>
          <w:sz w:val="24"/>
          <w:szCs w:val="24"/>
        </w:rPr>
        <w:tab/>
        <w:t xml:space="preserve">H. Ropika and K. Linda Meliati, “Pengaruh Aromatherapi Lavender Terhadap Kualitas Tidur Ibu Postparum Secsio Sesarea,” </w:t>
      </w:r>
      <w:r w:rsidRPr="004835A7">
        <w:rPr>
          <w:rFonts w:ascii="Times New Roman" w:hAnsi="Times New Roman" w:cs="Times New Roman"/>
          <w:i/>
          <w:iCs/>
          <w:noProof/>
          <w:sz w:val="24"/>
          <w:szCs w:val="24"/>
        </w:rPr>
        <w:t>Wind. Heal.  J. Kesehat.</w:t>
      </w:r>
      <w:r w:rsidRPr="004835A7">
        <w:rPr>
          <w:rFonts w:ascii="Times New Roman" w:hAnsi="Times New Roman" w:cs="Times New Roman"/>
          <w:noProof/>
          <w:sz w:val="24"/>
          <w:szCs w:val="24"/>
        </w:rPr>
        <w:t>, vol. 4, no. 4, pp. 326–336, Oct. 2021, doi: 10.33368/WOH.V4I04.604.</w:t>
      </w:r>
    </w:p>
    <w:p w:rsidR="00CD53FF" w:rsidRDefault="00797A9E" w:rsidP="004835A7">
      <w:pPr>
        <w:widowControl w:val="0"/>
        <w:autoSpaceDE w:val="0"/>
        <w:autoSpaceDN w:val="0"/>
        <w:adjustRightInd w:val="0"/>
        <w:spacing w:line="240" w:lineRule="auto"/>
        <w:ind w:left="640" w:hanging="640"/>
        <w:rPr>
          <w:b/>
          <w:sz w:val="24"/>
          <w:szCs w:val="24"/>
        </w:rPr>
      </w:pPr>
      <w:r>
        <w:rPr>
          <w:b/>
          <w:sz w:val="24"/>
          <w:szCs w:val="24"/>
        </w:rPr>
        <w:fldChar w:fldCharType="end"/>
      </w:r>
    </w:p>
    <w:sectPr w:rsidR="00CD53FF" w:rsidSect="006277C9">
      <w:type w:val="continuous"/>
      <w:pgSz w:w="11909" w:h="16834"/>
      <w:pgMar w:top="1440" w:right="1136" w:bottom="1440" w:left="1134" w:header="720" w:footer="720" w:gutter="0"/>
      <w:cols w:num="2" w:space="720" w:equalWidth="0">
        <w:col w:w="4536" w:space="567"/>
        <w:col w:w="4536"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0225" w:rsidRDefault="00200225">
      <w:pPr>
        <w:spacing w:line="240" w:lineRule="auto"/>
      </w:pPr>
      <w:r>
        <w:separator/>
      </w:r>
    </w:p>
  </w:endnote>
  <w:endnote w:type="continuationSeparator" w:id="0">
    <w:p w:rsidR="00200225" w:rsidRDefault="002002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887"/>
      <w:gridCol w:w="987"/>
    </w:tblGrid>
    <w:tr w:rsidR="00981413" w:rsidRPr="00963EC5" w:rsidTr="00DF6467">
      <w:tc>
        <w:tcPr>
          <w:tcW w:w="4500" w:type="pct"/>
          <w:tcBorders>
            <w:top w:val="single" w:sz="4" w:space="0" w:color="000000" w:themeColor="text1"/>
          </w:tcBorders>
        </w:tcPr>
        <w:p w:rsidR="00981413" w:rsidRDefault="00981413" w:rsidP="00981413">
          <w:pPr>
            <w:pStyle w:val="Footer"/>
          </w:pPr>
          <w:r w:rsidRPr="00FB7FEE">
            <w:rPr>
              <w:rFonts w:ascii="Times New Roman" w:hAnsi="Times New Roman" w:cs="Times New Roman"/>
              <w:sz w:val="16"/>
              <w:szCs w:val="16"/>
            </w:rPr>
            <w:t xml:space="preserve">Author : </w:t>
          </w:r>
          <w:r>
            <w:rPr>
              <w:rFonts w:ascii="Times New Roman" w:hAnsi="Times New Roman" w:cs="Times New Roman"/>
              <w:sz w:val="16"/>
              <w:szCs w:val="16"/>
            </w:rPr>
            <w:t xml:space="preserve">Ari Adiputri, NW, Catur Esty Pamungkas, Desi Rofita, Indriyani Makmun </w:t>
          </w:r>
          <w:r>
            <w:rPr>
              <w:rFonts w:ascii="Times New Roman" w:hAnsi="Times New Roman" w:cs="Times New Roman"/>
              <w:sz w:val="16"/>
              <w:szCs w:val="16"/>
            </w:rPr>
            <w:t>│ Publish : 28 Januari 2023</w:t>
          </w:r>
          <w:r w:rsidRPr="00FB7FEE">
            <w:rPr>
              <w:rFonts w:ascii="Times New Roman" w:hAnsi="Times New Roman" w:cs="Times New Roman"/>
              <w:sz w:val="16"/>
              <w:szCs w:val="16"/>
            </w:rPr>
            <w:t>│</w:t>
          </w:r>
          <w:r>
            <w:rPr>
              <w:rFonts w:ascii="Times New Roman" w:eastAsia="Calibri" w:hAnsi="Times New Roman" w:cs="Times New Roman"/>
              <w:sz w:val="16"/>
              <w:szCs w:val="16"/>
            </w:rPr>
            <w:t>Vol.7, No.1</w:t>
          </w:r>
          <w:r w:rsidRPr="00FB7FEE">
            <w:rPr>
              <w:rFonts w:ascii="Times New Roman" w:eastAsia="Calibri" w:hAnsi="Times New Roman" w:cs="Times New Roman"/>
              <w:sz w:val="16"/>
              <w:szCs w:val="16"/>
            </w:rPr>
            <w:t xml:space="preserve"> ,Tahun 202</w:t>
          </w:r>
          <w:r>
            <w:rPr>
              <w:rFonts w:ascii="Times New Roman" w:eastAsia="Calibri" w:hAnsi="Times New Roman" w:cs="Times New Roman"/>
              <w:sz w:val="16"/>
              <w:szCs w:val="16"/>
            </w:rPr>
            <w:t>3</w:t>
          </w:r>
          <w:r w:rsidRPr="00FB7FEE">
            <w:rPr>
              <w:rFonts w:ascii="Times New Roman" w:hAnsi="Times New Roman" w:cs="Times New Roman"/>
              <w:sz w:val="16"/>
              <w:szCs w:val="16"/>
            </w:rPr>
            <w:t>│</w:t>
          </w:r>
        </w:p>
      </w:tc>
      <w:tc>
        <w:tcPr>
          <w:tcW w:w="500" w:type="pct"/>
          <w:tcBorders>
            <w:top w:val="single" w:sz="4" w:space="0" w:color="C0504D" w:themeColor="accent2"/>
          </w:tcBorders>
          <w:shd w:val="clear" w:color="auto" w:fill="auto"/>
        </w:tcPr>
        <w:p w:rsidR="00981413" w:rsidRPr="00963EC5" w:rsidRDefault="00981413" w:rsidP="00DF6467">
          <w:pPr>
            <w:pStyle w:val="Header"/>
            <w:rPr>
              <w:rFonts w:ascii="Times New Roman" w:hAnsi="Times New Roman" w:cs="Times New Roman"/>
              <w:color w:val="FFFFFF" w:themeColor="background1"/>
            </w:rPr>
          </w:pPr>
          <w:r w:rsidRPr="00963EC5">
            <w:rPr>
              <w:rFonts w:ascii="Times New Roman" w:hAnsi="Times New Roman" w:cs="Times New Roman"/>
            </w:rPr>
            <w:fldChar w:fldCharType="begin"/>
          </w:r>
          <w:r w:rsidRPr="00963EC5">
            <w:rPr>
              <w:rFonts w:ascii="Times New Roman" w:hAnsi="Times New Roman" w:cs="Times New Roman"/>
            </w:rPr>
            <w:instrText xml:space="preserve"> PAGE   \* MERGEFORMAT </w:instrText>
          </w:r>
          <w:r w:rsidRPr="00963EC5">
            <w:rPr>
              <w:rFonts w:ascii="Times New Roman" w:hAnsi="Times New Roman" w:cs="Times New Roman"/>
            </w:rPr>
            <w:fldChar w:fldCharType="separate"/>
          </w:r>
          <w:r w:rsidR="005D37ED">
            <w:rPr>
              <w:rFonts w:ascii="Times New Roman" w:hAnsi="Times New Roman" w:cs="Times New Roman"/>
              <w:noProof/>
            </w:rPr>
            <w:t>28</w:t>
          </w:r>
          <w:r w:rsidRPr="00963EC5">
            <w:rPr>
              <w:rFonts w:ascii="Times New Roman" w:hAnsi="Times New Roman" w:cs="Times New Roman"/>
              <w:noProof/>
            </w:rPr>
            <w:fldChar w:fldCharType="end"/>
          </w:r>
        </w:p>
      </w:tc>
    </w:tr>
  </w:tbl>
  <w:p w:rsidR="00CD53FF" w:rsidRPr="00981413" w:rsidRDefault="00CD53FF" w:rsidP="009814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0225" w:rsidRDefault="00200225">
      <w:pPr>
        <w:spacing w:line="240" w:lineRule="auto"/>
      </w:pPr>
      <w:r>
        <w:separator/>
      </w:r>
    </w:p>
  </w:footnote>
  <w:footnote w:type="continuationSeparator" w:id="0">
    <w:p w:rsidR="00200225" w:rsidRDefault="0020022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413" w:rsidRDefault="00981413" w:rsidP="00981413">
    <w:pPr>
      <w:pStyle w:val="Header"/>
      <w:tabs>
        <w:tab w:val="clear" w:pos="9360"/>
        <w:tab w:val="center" w:pos="4536"/>
        <w:tab w:val="left" w:pos="7655"/>
        <w:tab w:val="right" w:pos="9639"/>
        <w:tab w:val="right" w:pos="9923"/>
      </w:tabs>
      <w:rPr>
        <w:rFonts w:ascii="Times New Roman" w:hAnsi="Times New Roman"/>
        <w:b/>
      </w:rPr>
    </w:pPr>
    <w:r>
      <w:rPr>
        <w:rFonts w:ascii="Times New Roman" w:hAnsi="Times New Roman"/>
        <w:b/>
      </w:rPr>
      <w:t>JOMIS (Journal o</w:t>
    </w:r>
    <w:r w:rsidRPr="005C227B">
      <w:rPr>
        <w:rFonts w:ascii="Times New Roman" w:hAnsi="Times New Roman"/>
        <w:b/>
      </w:rPr>
      <w:t>f Midwifery Science)</w:t>
    </w:r>
    <w:r w:rsidRPr="00F07E4E">
      <w:rPr>
        <w:rFonts w:ascii="Times New Roman" w:hAnsi="Times New Roman"/>
        <w:sz w:val="24"/>
      </w:rPr>
      <w:tab/>
    </w:r>
    <w:r>
      <w:rPr>
        <w:rFonts w:ascii="Times New Roman" w:hAnsi="Times New Roman"/>
        <w:sz w:val="24"/>
      </w:rPr>
      <w:tab/>
    </w:r>
    <w:r>
      <w:rPr>
        <w:rFonts w:ascii="Times New Roman" w:hAnsi="Times New Roman"/>
        <w:sz w:val="24"/>
      </w:rPr>
      <w:tab/>
    </w:r>
    <w:r w:rsidRPr="005C227B">
      <w:rPr>
        <w:rFonts w:ascii="Times New Roman" w:hAnsi="Times New Roman"/>
        <w:b/>
      </w:rPr>
      <w:t>P-</w:t>
    </w:r>
    <w:proofErr w:type="gramStart"/>
    <w:r w:rsidRPr="005C227B">
      <w:rPr>
        <w:rFonts w:ascii="Times New Roman" w:hAnsi="Times New Roman"/>
        <w:b/>
      </w:rPr>
      <w:t>ISSN :</w:t>
    </w:r>
    <w:proofErr w:type="gramEnd"/>
    <w:r w:rsidRPr="005C227B">
      <w:rPr>
        <w:rFonts w:ascii="Times New Roman" w:hAnsi="Times New Roman"/>
        <w:b/>
      </w:rPr>
      <w:t xml:space="preserve"> 2549-2543</w:t>
    </w:r>
  </w:p>
  <w:p w:rsidR="00981413" w:rsidRDefault="00981413" w:rsidP="00981413">
    <w:pPr>
      <w:tabs>
        <w:tab w:val="left" w:pos="7655"/>
        <w:tab w:val="right" w:pos="9639"/>
        <w:tab w:val="right" w:pos="9923"/>
      </w:tabs>
      <w:ind w:right="5"/>
      <w:rPr>
        <w:rFonts w:ascii="Times New Roman" w:hAnsi="Times New Roman"/>
        <w:b/>
      </w:rPr>
    </w:pPr>
    <w:r>
      <w:rPr>
        <w:rFonts w:ascii="Times New Roman" w:hAnsi="Times New Roman"/>
        <w:b/>
      </w:rPr>
      <w:t>Vol 7. No.1, Januari 2023</w:t>
    </w:r>
    <w:r>
      <w:rPr>
        <w:rFonts w:ascii="Times New Roman" w:hAnsi="Times New Roman"/>
        <w:b/>
      </w:rPr>
      <w:tab/>
      <w:t>E-</w:t>
    </w:r>
    <w:proofErr w:type="gramStart"/>
    <w:r>
      <w:rPr>
        <w:rFonts w:ascii="Times New Roman" w:hAnsi="Times New Roman"/>
        <w:b/>
      </w:rPr>
      <w:t>ISSN :</w:t>
    </w:r>
    <w:proofErr w:type="gramEnd"/>
    <w:r>
      <w:rPr>
        <w:rFonts w:ascii="Times New Roman" w:hAnsi="Times New Roman"/>
        <w:b/>
      </w:rPr>
      <w:t xml:space="preserve"> 2579-</w:t>
    </w:r>
    <w:r w:rsidRPr="005C227B">
      <w:rPr>
        <w:rFonts w:ascii="Times New Roman" w:hAnsi="Times New Roman"/>
        <w:b/>
      </w:rPr>
      <w:t>707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B26DD"/>
    <w:multiLevelType w:val="hybridMultilevel"/>
    <w:tmpl w:val="B2A4E2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AA4890"/>
    <w:multiLevelType w:val="hybridMultilevel"/>
    <w:tmpl w:val="9F087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3C593E"/>
    <w:multiLevelType w:val="hybridMultilevel"/>
    <w:tmpl w:val="4E1A92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D53FF"/>
    <w:rsid w:val="00002F32"/>
    <w:rsid w:val="00015A0E"/>
    <w:rsid w:val="00030513"/>
    <w:rsid w:val="00030F4E"/>
    <w:rsid w:val="00031BE2"/>
    <w:rsid w:val="00035037"/>
    <w:rsid w:val="000350D2"/>
    <w:rsid w:val="000517D1"/>
    <w:rsid w:val="00054CF3"/>
    <w:rsid w:val="00067C9A"/>
    <w:rsid w:val="000849B7"/>
    <w:rsid w:val="000B310D"/>
    <w:rsid w:val="000C0A83"/>
    <w:rsid w:val="000C54FE"/>
    <w:rsid w:val="000E0A7F"/>
    <w:rsid w:val="000E31C6"/>
    <w:rsid w:val="000F57E6"/>
    <w:rsid w:val="00105C00"/>
    <w:rsid w:val="0010638F"/>
    <w:rsid w:val="001079A5"/>
    <w:rsid w:val="00127A64"/>
    <w:rsid w:val="00164353"/>
    <w:rsid w:val="00187D97"/>
    <w:rsid w:val="001A1680"/>
    <w:rsid w:val="001A6EB7"/>
    <w:rsid w:val="001B7718"/>
    <w:rsid w:val="001D3614"/>
    <w:rsid w:val="001D7D9A"/>
    <w:rsid w:val="001E2E6D"/>
    <w:rsid w:val="001E2FF3"/>
    <w:rsid w:val="001F1710"/>
    <w:rsid w:val="001F378B"/>
    <w:rsid w:val="00200225"/>
    <w:rsid w:val="002349BF"/>
    <w:rsid w:val="002373A8"/>
    <w:rsid w:val="00237B72"/>
    <w:rsid w:val="0024048D"/>
    <w:rsid w:val="002547A2"/>
    <w:rsid w:val="00285549"/>
    <w:rsid w:val="002875C1"/>
    <w:rsid w:val="002910F8"/>
    <w:rsid w:val="0029672E"/>
    <w:rsid w:val="002A390D"/>
    <w:rsid w:val="002B30D2"/>
    <w:rsid w:val="002B4AF6"/>
    <w:rsid w:val="002B5450"/>
    <w:rsid w:val="002B63DB"/>
    <w:rsid w:val="002D32AA"/>
    <w:rsid w:val="002D4B8E"/>
    <w:rsid w:val="002D6775"/>
    <w:rsid w:val="002F514A"/>
    <w:rsid w:val="002F5260"/>
    <w:rsid w:val="00303B82"/>
    <w:rsid w:val="00306527"/>
    <w:rsid w:val="0031423F"/>
    <w:rsid w:val="00317508"/>
    <w:rsid w:val="00324B81"/>
    <w:rsid w:val="003341B0"/>
    <w:rsid w:val="00360B44"/>
    <w:rsid w:val="00364680"/>
    <w:rsid w:val="003715D1"/>
    <w:rsid w:val="0037436C"/>
    <w:rsid w:val="00387A0F"/>
    <w:rsid w:val="00396D57"/>
    <w:rsid w:val="003A46BE"/>
    <w:rsid w:val="003A59D7"/>
    <w:rsid w:val="003B5631"/>
    <w:rsid w:val="003C0FE1"/>
    <w:rsid w:val="003D0A18"/>
    <w:rsid w:val="003D5AC1"/>
    <w:rsid w:val="003E3DB9"/>
    <w:rsid w:val="004009C6"/>
    <w:rsid w:val="0040399F"/>
    <w:rsid w:val="0040688F"/>
    <w:rsid w:val="004068F2"/>
    <w:rsid w:val="00421010"/>
    <w:rsid w:val="0045500A"/>
    <w:rsid w:val="004564F4"/>
    <w:rsid w:val="004621B3"/>
    <w:rsid w:val="004629C6"/>
    <w:rsid w:val="004835A7"/>
    <w:rsid w:val="00491D7F"/>
    <w:rsid w:val="004A7E59"/>
    <w:rsid w:val="004B5A59"/>
    <w:rsid w:val="004D3BAA"/>
    <w:rsid w:val="004D44B2"/>
    <w:rsid w:val="004D4DCA"/>
    <w:rsid w:val="004D702B"/>
    <w:rsid w:val="004E4786"/>
    <w:rsid w:val="004F3FE5"/>
    <w:rsid w:val="00513B72"/>
    <w:rsid w:val="00514A06"/>
    <w:rsid w:val="005454A2"/>
    <w:rsid w:val="00583871"/>
    <w:rsid w:val="005911CA"/>
    <w:rsid w:val="005A6D0D"/>
    <w:rsid w:val="005B18DB"/>
    <w:rsid w:val="005B7FE3"/>
    <w:rsid w:val="005C6E55"/>
    <w:rsid w:val="005D37ED"/>
    <w:rsid w:val="005F2C5E"/>
    <w:rsid w:val="005F7A20"/>
    <w:rsid w:val="0060203F"/>
    <w:rsid w:val="006277C9"/>
    <w:rsid w:val="006312F7"/>
    <w:rsid w:val="00644A64"/>
    <w:rsid w:val="00650357"/>
    <w:rsid w:val="00672D6C"/>
    <w:rsid w:val="00673B81"/>
    <w:rsid w:val="00675ABB"/>
    <w:rsid w:val="00685C04"/>
    <w:rsid w:val="00690AF8"/>
    <w:rsid w:val="006B7BC0"/>
    <w:rsid w:val="006E2483"/>
    <w:rsid w:val="006E3476"/>
    <w:rsid w:val="006F0E3D"/>
    <w:rsid w:val="006F6052"/>
    <w:rsid w:val="006F7C41"/>
    <w:rsid w:val="007001C4"/>
    <w:rsid w:val="00703952"/>
    <w:rsid w:val="00706B96"/>
    <w:rsid w:val="0071608D"/>
    <w:rsid w:val="00724A22"/>
    <w:rsid w:val="00772483"/>
    <w:rsid w:val="00783B76"/>
    <w:rsid w:val="00784519"/>
    <w:rsid w:val="00790058"/>
    <w:rsid w:val="00791DB2"/>
    <w:rsid w:val="00795A09"/>
    <w:rsid w:val="00797A9E"/>
    <w:rsid w:val="007A0ECA"/>
    <w:rsid w:val="007A3775"/>
    <w:rsid w:val="007D6161"/>
    <w:rsid w:val="007E24C6"/>
    <w:rsid w:val="007E54CA"/>
    <w:rsid w:val="007E7276"/>
    <w:rsid w:val="007F09E3"/>
    <w:rsid w:val="007F5CA8"/>
    <w:rsid w:val="007F6218"/>
    <w:rsid w:val="00800AC9"/>
    <w:rsid w:val="0080644E"/>
    <w:rsid w:val="00810C39"/>
    <w:rsid w:val="00825CC1"/>
    <w:rsid w:val="0084275C"/>
    <w:rsid w:val="0084722E"/>
    <w:rsid w:val="00896906"/>
    <w:rsid w:val="008A1779"/>
    <w:rsid w:val="008A5005"/>
    <w:rsid w:val="008A55D4"/>
    <w:rsid w:val="008B2097"/>
    <w:rsid w:val="008B4867"/>
    <w:rsid w:val="008B498B"/>
    <w:rsid w:val="008B7C3D"/>
    <w:rsid w:val="008D35BB"/>
    <w:rsid w:val="008E5C1B"/>
    <w:rsid w:val="0090666E"/>
    <w:rsid w:val="00925FDD"/>
    <w:rsid w:val="00942D11"/>
    <w:rsid w:val="009503A7"/>
    <w:rsid w:val="00981413"/>
    <w:rsid w:val="00981506"/>
    <w:rsid w:val="00981646"/>
    <w:rsid w:val="00993E3C"/>
    <w:rsid w:val="009A41DA"/>
    <w:rsid w:val="009A7168"/>
    <w:rsid w:val="009B0D65"/>
    <w:rsid w:val="009B3591"/>
    <w:rsid w:val="009F4DED"/>
    <w:rsid w:val="009F6D9E"/>
    <w:rsid w:val="00A02704"/>
    <w:rsid w:val="00A17F28"/>
    <w:rsid w:val="00A30A18"/>
    <w:rsid w:val="00A32F7B"/>
    <w:rsid w:val="00A4397F"/>
    <w:rsid w:val="00A4696C"/>
    <w:rsid w:val="00A52B5C"/>
    <w:rsid w:val="00A55A23"/>
    <w:rsid w:val="00A72BFF"/>
    <w:rsid w:val="00A76345"/>
    <w:rsid w:val="00A93891"/>
    <w:rsid w:val="00AA7627"/>
    <w:rsid w:val="00AC61A0"/>
    <w:rsid w:val="00AE12BC"/>
    <w:rsid w:val="00AF11AD"/>
    <w:rsid w:val="00AF3753"/>
    <w:rsid w:val="00AF6379"/>
    <w:rsid w:val="00B35211"/>
    <w:rsid w:val="00B50FD1"/>
    <w:rsid w:val="00B530F3"/>
    <w:rsid w:val="00B6052F"/>
    <w:rsid w:val="00B633C2"/>
    <w:rsid w:val="00B669CA"/>
    <w:rsid w:val="00B67D48"/>
    <w:rsid w:val="00B7184A"/>
    <w:rsid w:val="00B75516"/>
    <w:rsid w:val="00B81488"/>
    <w:rsid w:val="00B81733"/>
    <w:rsid w:val="00B828A8"/>
    <w:rsid w:val="00B9331E"/>
    <w:rsid w:val="00B933B2"/>
    <w:rsid w:val="00B93DE5"/>
    <w:rsid w:val="00BA11B5"/>
    <w:rsid w:val="00BB30A5"/>
    <w:rsid w:val="00BC2DED"/>
    <w:rsid w:val="00BE64C5"/>
    <w:rsid w:val="00BF0F6F"/>
    <w:rsid w:val="00BF4FC1"/>
    <w:rsid w:val="00BF5FDC"/>
    <w:rsid w:val="00C07B9B"/>
    <w:rsid w:val="00C10B1A"/>
    <w:rsid w:val="00C11EA3"/>
    <w:rsid w:val="00C226C8"/>
    <w:rsid w:val="00C22D81"/>
    <w:rsid w:val="00C32F85"/>
    <w:rsid w:val="00C41127"/>
    <w:rsid w:val="00C45E7E"/>
    <w:rsid w:val="00C46F91"/>
    <w:rsid w:val="00C522A0"/>
    <w:rsid w:val="00C82702"/>
    <w:rsid w:val="00CA3D6C"/>
    <w:rsid w:val="00CB27BD"/>
    <w:rsid w:val="00CC00AD"/>
    <w:rsid w:val="00CC1FE4"/>
    <w:rsid w:val="00CC3F68"/>
    <w:rsid w:val="00CC7E99"/>
    <w:rsid w:val="00CD53FF"/>
    <w:rsid w:val="00CD64A0"/>
    <w:rsid w:val="00CF72A7"/>
    <w:rsid w:val="00D25426"/>
    <w:rsid w:val="00D33857"/>
    <w:rsid w:val="00D42B92"/>
    <w:rsid w:val="00D51B75"/>
    <w:rsid w:val="00D60976"/>
    <w:rsid w:val="00D82FD6"/>
    <w:rsid w:val="00D97A62"/>
    <w:rsid w:val="00DB155B"/>
    <w:rsid w:val="00DD363C"/>
    <w:rsid w:val="00DE0947"/>
    <w:rsid w:val="00DE646F"/>
    <w:rsid w:val="00E17F59"/>
    <w:rsid w:val="00E24A63"/>
    <w:rsid w:val="00E35C40"/>
    <w:rsid w:val="00E43319"/>
    <w:rsid w:val="00E45D4B"/>
    <w:rsid w:val="00E5256B"/>
    <w:rsid w:val="00E70197"/>
    <w:rsid w:val="00E702BB"/>
    <w:rsid w:val="00E927A8"/>
    <w:rsid w:val="00EF7206"/>
    <w:rsid w:val="00F015C5"/>
    <w:rsid w:val="00F06E62"/>
    <w:rsid w:val="00F107FC"/>
    <w:rsid w:val="00F109F8"/>
    <w:rsid w:val="00F1360E"/>
    <w:rsid w:val="00F21DFC"/>
    <w:rsid w:val="00F251B0"/>
    <w:rsid w:val="00F426C5"/>
    <w:rsid w:val="00F4381A"/>
    <w:rsid w:val="00F55C61"/>
    <w:rsid w:val="00F5743E"/>
    <w:rsid w:val="00FB19F7"/>
    <w:rsid w:val="00FB6AC7"/>
    <w:rsid w:val="00FC446F"/>
    <w:rsid w:val="00FF0C4A"/>
    <w:rsid w:val="00FF1A4C"/>
    <w:rsid w:val="00FF39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96D57"/>
  </w:style>
  <w:style w:type="paragraph" w:styleId="Heading1">
    <w:name w:val="heading 1"/>
    <w:basedOn w:val="Normal"/>
    <w:next w:val="Normal"/>
    <w:link w:val="Heading1Char"/>
    <w:uiPriority w:val="9"/>
    <w:qFormat/>
    <w:rsid w:val="00396D57"/>
    <w:pPr>
      <w:keepNext/>
      <w:keepLines/>
      <w:spacing w:before="400" w:after="120"/>
      <w:outlineLvl w:val="0"/>
    </w:pPr>
    <w:rPr>
      <w:sz w:val="40"/>
      <w:szCs w:val="40"/>
    </w:rPr>
  </w:style>
  <w:style w:type="paragraph" w:styleId="Heading2">
    <w:name w:val="heading 2"/>
    <w:basedOn w:val="Normal"/>
    <w:next w:val="Normal"/>
    <w:rsid w:val="00396D57"/>
    <w:pPr>
      <w:keepNext/>
      <w:keepLines/>
      <w:spacing w:before="360" w:after="120"/>
      <w:outlineLvl w:val="1"/>
    </w:pPr>
    <w:rPr>
      <w:sz w:val="32"/>
      <w:szCs w:val="32"/>
    </w:rPr>
  </w:style>
  <w:style w:type="paragraph" w:styleId="Heading3">
    <w:name w:val="heading 3"/>
    <w:basedOn w:val="Normal"/>
    <w:next w:val="Normal"/>
    <w:rsid w:val="00396D57"/>
    <w:pPr>
      <w:keepNext/>
      <w:keepLines/>
      <w:spacing w:before="320" w:after="80"/>
      <w:outlineLvl w:val="2"/>
    </w:pPr>
    <w:rPr>
      <w:color w:val="434343"/>
      <w:sz w:val="28"/>
      <w:szCs w:val="28"/>
    </w:rPr>
  </w:style>
  <w:style w:type="paragraph" w:styleId="Heading4">
    <w:name w:val="heading 4"/>
    <w:basedOn w:val="Normal"/>
    <w:next w:val="Normal"/>
    <w:rsid w:val="00396D57"/>
    <w:pPr>
      <w:keepNext/>
      <w:keepLines/>
      <w:spacing w:before="280" w:after="80"/>
      <w:outlineLvl w:val="3"/>
    </w:pPr>
    <w:rPr>
      <w:color w:val="666666"/>
      <w:sz w:val="24"/>
      <w:szCs w:val="24"/>
    </w:rPr>
  </w:style>
  <w:style w:type="paragraph" w:styleId="Heading5">
    <w:name w:val="heading 5"/>
    <w:basedOn w:val="Normal"/>
    <w:next w:val="Normal"/>
    <w:rsid w:val="00396D57"/>
    <w:pPr>
      <w:keepNext/>
      <w:keepLines/>
      <w:spacing w:before="240" w:after="80"/>
      <w:outlineLvl w:val="4"/>
    </w:pPr>
    <w:rPr>
      <w:color w:val="666666"/>
    </w:rPr>
  </w:style>
  <w:style w:type="paragraph" w:styleId="Heading6">
    <w:name w:val="heading 6"/>
    <w:basedOn w:val="Normal"/>
    <w:next w:val="Normal"/>
    <w:rsid w:val="00396D5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396D57"/>
    <w:pPr>
      <w:keepNext/>
      <w:keepLines/>
      <w:spacing w:after="60"/>
    </w:pPr>
    <w:rPr>
      <w:sz w:val="52"/>
      <w:szCs w:val="52"/>
    </w:rPr>
  </w:style>
  <w:style w:type="paragraph" w:styleId="Subtitle">
    <w:name w:val="Subtitle"/>
    <w:basedOn w:val="Normal"/>
    <w:next w:val="Normal"/>
    <w:rsid w:val="00396D57"/>
    <w:pPr>
      <w:keepNext/>
      <w:keepLines/>
      <w:spacing w:after="320"/>
    </w:pPr>
    <w:rPr>
      <w:color w:val="666666"/>
      <w:sz w:val="30"/>
      <w:szCs w:val="30"/>
    </w:rPr>
  </w:style>
  <w:style w:type="table" w:customStyle="1" w:styleId="a">
    <w:basedOn w:val="TableNormal"/>
    <w:rsid w:val="00396D57"/>
    <w:tblPr>
      <w:tblStyleRowBandSize w:val="1"/>
      <w:tblStyleColBandSize w:val="1"/>
      <w:tblInd w:w="0" w:type="dxa"/>
      <w:tblCellMar>
        <w:top w:w="100" w:type="dxa"/>
        <w:left w:w="100" w:type="dxa"/>
        <w:bottom w:w="100" w:type="dxa"/>
        <w:right w:w="100" w:type="dxa"/>
      </w:tblCellMar>
    </w:tblPr>
  </w:style>
  <w:style w:type="paragraph" w:styleId="Header">
    <w:name w:val="header"/>
    <w:basedOn w:val="Normal"/>
    <w:link w:val="HeaderChar"/>
    <w:uiPriority w:val="99"/>
    <w:unhideWhenUsed/>
    <w:rsid w:val="00513B72"/>
    <w:pPr>
      <w:tabs>
        <w:tab w:val="center" w:pos="4680"/>
        <w:tab w:val="right" w:pos="9360"/>
      </w:tabs>
      <w:spacing w:line="240" w:lineRule="auto"/>
    </w:pPr>
  </w:style>
  <w:style w:type="character" w:customStyle="1" w:styleId="HeaderChar">
    <w:name w:val="Header Char"/>
    <w:basedOn w:val="DefaultParagraphFont"/>
    <w:link w:val="Header"/>
    <w:uiPriority w:val="99"/>
    <w:rsid w:val="00513B72"/>
  </w:style>
  <w:style w:type="paragraph" w:styleId="Footer">
    <w:name w:val="footer"/>
    <w:basedOn w:val="Normal"/>
    <w:link w:val="FooterChar"/>
    <w:uiPriority w:val="99"/>
    <w:unhideWhenUsed/>
    <w:rsid w:val="00513B72"/>
    <w:pPr>
      <w:tabs>
        <w:tab w:val="center" w:pos="4680"/>
        <w:tab w:val="right" w:pos="9360"/>
      </w:tabs>
      <w:spacing w:line="240" w:lineRule="auto"/>
    </w:pPr>
  </w:style>
  <w:style w:type="character" w:customStyle="1" w:styleId="FooterChar">
    <w:name w:val="Footer Char"/>
    <w:basedOn w:val="DefaultParagraphFont"/>
    <w:link w:val="Footer"/>
    <w:uiPriority w:val="99"/>
    <w:rsid w:val="00513B72"/>
  </w:style>
  <w:style w:type="table" w:styleId="TableGrid">
    <w:name w:val="Table Grid"/>
    <w:basedOn w:val="TableNormal"/>
    <w:uiPriority w:val="59"/>
    <w:rsid w:val="00D51B7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B5450"/>
    <w:rPr>
      <w:color w:val="0000FF"/>
      <w:u w:val="single"/>
    </w:rPr>
  </w:style>
  <w:style w:type="paragraph" w:styleId="ListParagraph">
    <w:name w:val="List Paragraph"/>
    <w:basedOn w:val="Normal"/>
    <w:link w:val="ListParagraphChar"/>
    <w:uiPriority w:val="34"/>
    <w:qFormat/>
    <w:rsid w:val="00F015C5"/>
    <w:pPr>
      <w:widowControl w:val="0"/>
      <w:spacing w:line="240" w:lineRule="auto"/>
      <w:ind w:left="720" w:firstLine="284"/>
      <w:contextualSpacing/>
      <w:jc w:val="both"/>
    </w:pPr>
    <w:rPr>
      <w:rFonts w:ascii="Times New Roman" w:eastAsia="Times New Roman" w:hAnsi="Times New Roman" w:cs="Times New Roman"/>
      <w:color w:val="000000"/>
      <w:sz w:val="20"/>
      <w:szCs w:val="20"/>
    </w:rPr>
  </w:style>
  <w:style w:type="character" w:customStyle="1" w:styleId="ListParagraphChar">
    <w:name w:val="List Paragraph Char"/>
    <w:link w:val="ListParagraph"/>
    <w:uiPriority w:val="34"/>
    <w:locked/>
    <w:rsid w:val="00F015C5"/>
    <w:rPr>
      <w:rFonts w:ascii="Times New Roman" w:eastAsia="Times New Roman" w:hAnsi="Times New Roman" w:cs="Times New Roman"/>
      <w:color w:val="000000"/>
      <w:sz w:val="20"/>
      <w:szCs w:val="20"/>
    </w:rPr>
  </w:style>
  <w:style w:type="character" w:customStyle="1" w:styleId="apple-converted-space">
    <w:name w:val="apple-converted-space"/>
    <w:basedOn w:val="DefaultParagraphFont"/>
    <w:rsid w:val="00F015C5"/>
  </w:style>
  <w:style w:type="character" w:styleId="Emphasis">
    <w:name w:val="Emphasis"/>
    <w:basedOn w:val="DefaultParagraphFont"/>
    <w:uiPriority w:val="20"/>
    <w:qFormat/>
    <w:rsid w:val="00F015C5"/>
    <w:rPr>
      <w:i/>
      <w:iCs/>
    </w:rPr>
  </w:style>
  <w:style w:type="character" w:customStyle="1" w:styleId="skimlinks-unlinked">
    <w:name w:val="skimlinks-unlinked"/>
    <w:basedOn w:val="DefaultParagraphFont"/>
    <w:rsid w:val="00F015C5"/>
  </w:style>
  <w:style w:type="character" w:customStyle="1" w:styleId="Heading1Char">
    <w:name w:val="Heading 1 Char"/>
    <w:basedOn w:val="DefaultParagraphFont"/>
    <w:link w:val="Heading1"/>
    <w:uiPriority w:val="9"/>
    <w:rsid w:val="00DE0947"/>
    <w:rPr>
      <w:sz w:val="40"/>
      <w:szCs w:val="40"/>
    </w:rPr>
  </w:style>
  <w:style w:type="paragraph" w:styleId="HTMLPreformatted">
    <w:name w:val="HTML Preformatted"/>
    <w:basedOn w:val="Normal"/>
    <w:link w:val="HTMLPreformattedChar"/>
    <w:uiPriority w:val="99"/>
    <w:semiHidden/>
    <w:unhideWhenUsed/>
    <w:rsid w:val="00303B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03B82"/>
    <w:rPr>
      <w:rFonts w:ascii="Courier New" w:eastAsia="Times New Roman" w:hAnsi="Courier New" w:cs="Courier New"/>
      <w:sz w:val="20"/>
      <w:szCs w:val="20"/>
      <w:lang w:val="en-ID" w:eastAsia="en-ID"/>
    </w:rPr>
  </w:style>
  <w:style w:type="character" w:customStyle="1" w:styleId="y2iqfc">
    <w:name w:val="y2iqfc"/>
    <w:basedOn w:val="DefaultParagraphFont"/>
    <w:rsid w:val="005B7FE3"/>
  </w:style>
  <w:style w:type="paragraph" w:styleId="NoSpacing">
    <w:name w:val="No Spacing"/>
    <w:uiPriority w:val="1"/>
    <w:qFormat/>
    <w:rsid w:val="005F2C5E"/>
    <w:pPr>
      <w:spacing w:line="240" w:lineRule="auto"/>
    </w:pPr>
    <w:rPr>
      <w:rFonts w:asciiTheme="minorHAnsi" w:eastAsia="Times New Roman" w:hAnsiTheme="minorHAns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1583">
      <w:bodyDiv w:val="1"/>
      <w:marLeft w:val="0"/>
      <w:marRight w:val="0"/>
      <w:marTop w:val="0"/>
      <w:marBottom w:val="0"/>
      <w:divBdr>
        <w:top w:val="none" w:sz="0" w:space="0" w:color="auto"/>
        <w:left w:val="none" w:sz="0" w:space="0" w:color="auto"/>
        <w:bottom w:val="none" w:sz="0" w:space="0" w:color="auto"/>
        <w:right w:val="none" w:sz="0" w:space="0" w:color="auto"/>
      </w:divBdr>
    </w:div>
    <w:div w:id="305161102">
      <w:bodyDiv w:val="1"/>
      <w:marLeft w:val="0"/>
      <w:marRight w:val="0"/>
      <w:marTop w:val="0"/>
      <w:marBottom w:val="0"/>
      <w:divBdr>
        <w:top w:val="none" w:sz="0" w:space="0" w:color="auto"/>
        <w:left w:val="none" w:sz="0" w:space="0" w:color="auto"/>
        <w:bottom w:val="none" w:sz="0" w:space="0" w:color="auto"/>
        <w:right w:val="none" w:sz="0" w:space="0" w:color="auto"/>
      </w:divBdr>
    </w:div>
    <w:div w:id="431516055">
      <w:bodyDiv w:val="1"/>
      <w:marLeft w:val="0"/>
      <w:marRight w:val="0"/>
      <w:marTop w:val="0"/>
      <w:marBottom w:val="0"/>
      <w:divBdr>
        <w:top w:val="none" w:sz="0" w:space="0" w:color="auto"/>
        <w:left w:val="none" w:sz="0" w:space="0" w:color="auto"/>
        <w:bottom w:val="none" w:sz="0" w:space="0" w:color="auto"/>
        <w:right w:val="none" w:sz="0" w:space="0" w:color="auto"/>
      </w:divBdr>
    </w:div>
    <w:div w:id="574703768">
      <w:bodyDiv w:val="1"/>
      <w:marLeft w:val="0"/>
      <w:marRight w:val="0"/>
      <w:marTop w:val="0"/>
      <w:marBottom w:val="0"/>
      <w:divBdr>
        <w:top w:val="none" w:sz="0" w:space="0" w:color="auto"/>
        <w:left w:val="none" w:sz="0" w:space="0" w:color="auto"/>
        <w:bottom w:val="none" w:sz="0" w:space="0" w:color="auto"/>
        <w:right w:val="none" w:sz="0" w:space="0" w:color="auto"/>
      </w:divBdr>
    </w:div>
    <w:div w:id="604700861">
      <w:bodyDiv w:val="1"/>
      <w:marLeft w:val="0"/>
      <w:marRight w:val="0"/>
      <w:marTop w:val="0"/>
      <w:marBottom w:val="0"/>
      <w:divBdr>
        <w:top w:val="none" w:sz="0" w:space="0" w:color="auto"/>
        <w:left w:val="none" w:sz="0" w:space="0" w:color="auto"/>
        <w:bottom w:val="none" w:sz="0" w:space="0" w:color="auto"/>
        <w:right w:val="none" w:sz="0" w:space="0" w:color="auto"/>
      </w:divBdr>
    </w:div>
    <w:div w:id="615913423">
      <w:bodyDiv w:val="1"/>
      <w:marLeft w:val="0"/>
      <w:marRight w:val="0"/>
      <w:marTop w:val="0"/>
      <w:marBottom w:val="0"/>
      <w:divBdr>
        <w:top w:val="none" w:sz="0" w:space="0" w:color="auto"/>
        <w:left w:val="none" w:sz="0" w:space="0" w:color="auto"/>
        <w:bottom w:val="none" w:sz="0" w:space="0" w:color="auto"/>
        <w:right w:val="none" w:sz="0" w:space="0" w:color="auto"/>
      </w:divBdr>
    </w:div>
    <w:div w:id="1218080543">
      <w:bodyDiv w:val="1"/>
      <w:marLeft w:val="0"/>
      <w:marRight w:val="0"/>
      <w:marTop w:val="0"/>
      <w:marBottom w:val="0"/>
      <w:divBdr>
        <w:top w:val="none" w:sz="0" w:space="0" w:color="auto"/>
        <w:left w:val="none" w:sz="0" w:space="0" w:color="auto"/>
        <w:bottom w:val="none" w:sz="0" w:space="0" w:color="auto"/>
        <w:right w:val="none" w:sz="0" w:space="0" w:color="auto"/>
      </w:divBdr>
    </w:div>
    <w:div w:id="1769158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nc-sa/4.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catur.esty@gmail.com" TargetMode="External"/><Relationship Id="rId4" Type="http://schemas.microsoft.com/office/2007/relationships/stylesWithEffects" Target="stylesWithEffects.xml"/><Relationship Id="rId9" Type="http://schemas.openxmlformats.org/officeDocument/2006/relationships/hyperlink" Target="mailto:ari_adiputri@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E5384C0-9572-413F-8046-26B17E604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0</Pages>
  <Words>23211</Words>
  <Characters>132308</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5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9</cp:revision>
  <cp:lastPrinted>2023-01-28T14:54:00Z</cp:lastPrinted>
  <dcterms:created xsi:type="dcterms:W3CDTF">2022-12-29T02:07:00Z</dcterms:created>
  <dcterms:modified xsi:type="dcterms:W3CDTF">2023-01-2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13544c6-ab37-3983-8a51-17a6f3de0caf</vt:lpwstr>
  </property>
</Properties>
</file>